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EFAC2" w14:textId="5A96E43D" w:rsidR="00B575C7" w:rsidRDefault="00B575C7" w:rsidP="00B575C7">
      <w:r>
        <w:rPr>
          <w:noProof/>
          <w:color w:val="0000FF"/>
        </w:rPr>
        <mc:AlternateContent>
          <mc:Choice Requires="wps">
            <w:drawing>
              <wp:inline distT="0" distB="0" distL="0" distR="0" wp14:anchorId="5DB7F3C2" wp14:editId="1706E915">
                <wp:extent cx="304800" cy="304800"/>
                <wp:effectExtent l="0" t="0" r="0" b="0"/>
                <wp:docPr id="3" name="Rectangle 3" descr="Value in Health">
                  <a:hlinkClick xmlns:a="http://schemas.openxmlformats.org/drawingml/2006/main" r:id="rId8" tooltip="&quot;Value in Health&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CD422A6" id="Rectangle 3" o:spid="_x0000_s1026" alt="Value in Health" href="https://www.valueinhealthjournal.com/home" title="&quot;Value in Health&quot;"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" o:button="t" filled="f" stroked="f">
                <v:fill o:detectmouseclick="t"/>
                <o:lock v:ext="edit" aspectratio="t"/>
                <w10:anchorlock/>
              </v:rect>
            </w:pict>
          </mc:Fallback>
        </mc:AlternateContent>
      </w:r>
      <w:r>
        <w:t>Near final version</w:t>
      </w:r>
    </w:p>
    <w:p w14:paraId="69BEE794" w14:textId="77777777" w:rsidR="00B575C7" w:rsidRDefault="00B575C7" w:rsidP="00B575C7"/>
    <w:p w14:paraId="5876A0CB" w14:textId="77777777" w:rsidR="00B575C7" w:rsidRDefault="00B575C7" w:rsidP="00B575C7">
      <w:pPr>
        <w:pStyle w:val="Heading1"/>
      </w:pPr>
      <w:r>
        <w:t>The Preferred Qualities of Human Immunodeficiency Virus Testing and Self-Testing Among Men Who Have Sex With Men: A Discrete Choice Experiment</w:t>
      </w:r>
    </w:p>
    <w:p w14:paraId="5A036E0D" w14:textId="77777777" w:rsidR="00B575C7" w:rsidRDefault="00B575C7" w:rsidP="00B575C7">
      <w:pPr>
        <w:pStyle w:val="loaitem"/>
        <w:numPr>
          <w:ilvl w:val="0"/>
          <w:numId w:val="10"/>
        </w:numPr>
      </w:pPr>
      <w:hyperlink r:id="rId9" w:tooltip="Correspondence information about the author Jason J. Ong, PhD " w:history="1">
        <w:r>
          <w:rPr>
            <w:rStyle w:val="Hyperlink"/>
          </w:rPr>
          <w:t xml:space="preserve">Jason J. Ong, PhD </w:t>
        </w:r>
      </w:hyperlink>
    </w:p>
    <w:p w14:paraId="50A1CE8D" w14:textId="77777777" w:rsidR="00B575C7" w:rsidRDefault="00B575C7" w:rsidP="00B575C7">
      <w:pPr>
        <w:pStyle w:val="loaitem"/>
        <w:numPr>
          <w:ilvl w:val="0"/>
          <w:numId w:val="10"/>
        </w:numPr>
      </w:pPr>
      <w:hyperlink r:id="rId10" w:tooltip="Correspondence information about the author Richard De Abreu Lourenco, PhD " w:history="1">
        <w:r>
          <w:rPr>
            <w:rStyle w:val="Hyperlink"/>
          </w:rPr>
          <w:t xml:space="preserve">Richard De Abreu Lourenco, PhD </w:t>
        </w:r>
      </w:hyperlink>
    </w:p>
    <w:p w14:paraId="6A7DCB4A" w14:textId="77777777" w:rsidR="00B575C7" w:rsidRDefault="00B575C7" w:rsidP="00B575C7">
      <w:pPr>
        <w:pStyle w:val="loaitem"/>
        <w:numPr>
          <w:ilvl w:val="0"/>
          <w:numId w:val="10"/>
        </w:numPr>
      </w:pPr>
      <w:hyperlink r:id="rId11" w:tooltip="Correspondence information about the author Deborah Street, PhD " w:history="1">
        <w:r>
          <w:rPr>
            <w:rStyle w:val="Hyperlink"/>
          </w:rPr>
          <w:t xml:space="preserve">Deborah Street, PhD </w:t>
        </w:r>
      </w:hyperlink>
    </w:p>
    <w:p w14:paraId="76ECCE70" w14:textId="77777777" w:rsidR="00B575C7" w:rsidRDefault="00B575C7" w:rsidP="00B575C7">
      <w:pPr>
        <w:pStyle w:val="loaitem"/>
        <w:numPr>
          <w:ilvl w:val="0"/>
          <w:numId w:val="10"/>
        </w:numPr>
      </w:pPr>
      <w:hyperlink r:id="rId12" w:tooltip="Correspondence information about the author Kirsty Smith, PhD " w:history="1">
        <w:r>
          <w:rPr>
            <w:rStyle w:val="Hyperlink"/>
          </w:rPr>
          <w:t xml:space="preserve">Kirsty Smith, PhD </w:t>
        </w:r>
      </w:hyperlink>
    </w:p>
    <w:p w14:paraId="75B8A8DA" w14:textId="77777777" w:rsidR="00B575C7" w:rsidRDefault="00B575C7" w:rsidP="00B575C7">
      <w:pPr>
        <w:pStyle w:val="loaitem"/>
        <w:numPr>
          <w:ilvl w:val="0"/>
          <w:numId w:val="10"/>
        </w:numPr>
      </w:pPr>
      <w:hyperlink r:id="rId13" w:tooltip="Correspondence information about the author Muhammad S. Jamil, PhD " w:history="1">
        <w:r>
          <w:rPr>
            <w:rStyle w:val="Hyperlink"/>
          </w:rPr>
          <w:t xml:space="preserve">Muhammad S. Jamil, PhD </w:t>
        </w:r>
      </w:hyperlink>
    </w:p>
    <w:p w14:paraId="4832B14D" w14:textId="77777777" w:rsidR="00B575C7" w:rsidRDefault="00B575C7" w:rsidP="00B575C7">
      <w:pPr>
        <w:pStyle w:val="loaitem"/>
        <w:numPr>
          <w:ilvl w:val="0"/>
          <w:numId w:val="10"/>
        </w:numPr>
      </w:pPr>
      <w:hyperlink r:id="rId14" w:tooltip="Correspondence information about the author Fern Terris-Prestholt, PhD " w:history="1">
        <w:r>
          <w:rPr>
            <w:rStyle w:val="Hyperlink"/>
          </w:rPr>
          <w:t>Fern Ter</w:t>
        </w:r>
        <w:r>
          <w:rPr>
            <w:rStyle w:val="Hyperlink"/>
          </w:rPr>
          <w:t>r</w:t>
        </w:r>
        <w:r>
          <w:rPr>
            <w:rStyle w:val="Hyperlink"/>
          </w:rPr>
          <w:t xml:space="preserve">is-Prestholt, PhD </w:t>
        </w:r>
      </w:hyperlink>
    </w:p>
    <w:p w14:paraId="5BC8A56C" w14:textId="77777777" w:rsidR="00B575C7" w:rsidRDefault="00B575C7" w:rsidP="00B575C7">
      <w:pPr>
        <w:pStyle w:val="loaitem"/>
        <w:numPr>
          <w:ilvl w:val="0"/>
          <w:numId w:val="10"/>
        </w:numPr>
      </w:pPr>
      <w:hyperlink r:id="rId15" w:tooltip="Correspondence information about the author Christopher K. Fairley, PhD " w:history="1">
        <w:r>
          <w:rPr>
            <w:rStyle w:val="Hyperlink"/>
          </w:rPr>
          <w:t xml:space="preserve">Christopher K. Fairley, PhD </w:t>
        </w:r>
      </w:hyperlink>
    </w:p>
    <w:p w14:paraId="3B7F00E4" w14:textId="77777777" w:rsidR="00B575C7" w:rsidRDefault="00B575C7" w:rsidP="00B575C7">
      <w:pPr>
        <w:pStyle w:val="loaitem"/>
        <w:numPr>
          <w:ilvl w:val="0"/>
          <w:numId w:val="10"/>
        </w:numPr>
      </w:pPr>
      <w:hyperlink r:id="rId16" w:tooltip="Correspondence information about the author Anna McNulty, MMed " w:history="1">
        <w:r>
          <w:rPr>
            <w:rStyle w:val="Hyperlink"/>
          </w:rPr>
          <w:t xml:space="preserve">Anna McNulty, </w:t>
        </w:r>
        <w:proofErr w:type="spellStart"/>
        <w:r>
          <w:rPr>
            <w:rStyle w:val="Hyperlink"/>
          </w:rPr>
          <w:t>MMed</w:t>
        </w:r>
        <w:proofErr w:type="spellEnd"/>
        <w:r>
          <w:rPr>
            <w:rStyle w:val="Hyperlink"/>
          </w:rPr>
          <w:t xml:space="preserve"> </w:t>
        </w:r>
      </w:hyperlink>
    </w:p>
    <w:p w14:paraId="125210CF" w14:textId="77777777" w:rsidR="00B575C7" w:rsidRDefault="00B575C7" w:rsidP="00B575C7">
      <w:pPr>
        <w:pStyle w:val="loaitem"/>
        <w:numPr>
          <w:ilvl w:val="0"/>
          <w:numId w:val="10"/>
        </w:numPr>
      </w:pPr>
      <w:hyperlink r:id="rId17" w:tooltip="Correspondence information about the author Adam Hynes, MPH " w:history="1">
        <w:r>
          <w:rPr>
            <w:rStyle w:val="Hyperlink"/>
          </w:rPr>
          <w:t xml:space="preserve">Adam Hynes, MPH </w:t>
        </w:r>
      </w:hyperlink>
    </w:p>
    <w:p w14:paraId="715B90D7" w14:textId="77777777" w:rsidR="00B575C7" w:rsidRDefault="00B575C7" w:rsidP="00B575C7">
      <w:pPr>
        <w:pStyle w:val="loaitem"/>
        <w:numPr>
          <w:ilvl w:val="0"/>
          <w:numId w:val="10"/>
        </w:numPr>
      </w:pPr>
      <w:hyperlink r:id="rId18" w:tooltip="Correspondence information about the author Karl Johnson" w:history="1">
        <w:r>
          <w:rPr>
            <w:rStyle w:val="Hyperlink"/>
          </w:rPr>
          <w:t>Karl Johnson</w:t>
        </w:r>
      </w:hyperlink>
    </w:p>
    <w:p w14:paraId="60D0786C" w14:textId="77777777" w:rsidR="00B575C7" w:rsidRDefault="00B575C7" w:rsidP="00B575C7">
      <w:pPr>
        <w:pStyle w:val="loaitem"/>
        <w:numPr>
          <w:ilvl w:val="0"/>
          <w:numId w:val="10"/>
        </w:numPr>
      </w:pPr>
      <w:hyperlink r:id="rId19" w:tooltip="Correspondence information about the author Eric P.F. Chow, PhD " w:history="1">
        <w:r>
          <w:rPr>
            <w:rStyle w:val="Hyperlink"/>
          </w:rPr>
          <w:t xml:space="preserve">Eric P.F. Chow, PhD </w:t>
        </w:r>
      </w:hyperlink>
    </w:p>
    <w:p w14:paraId="38A8ABDD" w14:textId="77777777" w:rsidR="00B575C7" w:rsidRDefault="00B575C7" w:rsidP="00B575C7">
      <w:pPr>
        <w:pStyle w:val="loaitem"/>
        <w:numPr>
          <w:ilvl w:val="0"/>
          <w:numId w:val="10"/>
        </w:numPr>
      </w:pPr>
      <w:hyperlink r:id="rId20" w:tooltip="Correspondence information about the author Benjamin Bavinton, PhD " w:history="1">
        <w:r>
          <w:rPr>
            <w:rStyle w:val="Hyperlink"/>
          </w:rPr>
          <w:t xml:space="preserve">Benjamin Bavinton, PhD </w:t>
        </w:r>
      </w:hyperlink>
    </w:p>
    <w:p w14:paraId="39D614F4" w14:textId="77777777" w:rsidR="00B575C7" w:rsidRDefault="00B575C7" w:rsidP="00B575C7">
      <w:pPr>
        <w:pStyle w:val="loaitem"/>
        <w:numPr>
          <w:ilvl w:val="0"/>
          <w:numId w:val="10"/>
        </w:numPr>
      </w:pPr>
      <w:hyperlink r:id="rId21" w:tooltip="Correspondence information about the author Andrew Grulich, PhD " w:history="1">
        <w:r>
          <w:rPr>
            <w:rStyle w:val="Hyperlink"/>
          </w:rPr>
          <w:t xml:space="preserve">Andrew Grulich, PhD </w:t>
        </w:r>
      </w:hyperlink>
    </w:p>
    <w:p w14:paraId="64EE9C0C" w14:textId="77777777" w:rsidR="00B575C7" w:rsidRDefault="00B575C7" w:rsidP="00B575C7">
      <w:pPr>
        <w:pStyle w:val="loaitem"/>
        <w:numPr>
          <w:ilvl w:val="0"/>
          <w:numId w:val="10"/>
        </w:numPr>
      </w:pPr>
      <w:hyperlink r:id="rId22" w:tooltip="Correspondence information about the author Mark Stoove, PhD " w:history="1">
        <w:r>
          <w:rPr>
            <w:rStyle w:val="Hyperlink"/>
          </w:rPr>
          <w:t xml:space="preserve">Mark </w:t>
        </w:r>
        <w:proofErr w:type="spellStart"/>
        <w:r>
          <w:rPr>
            <w:rStyle w:val="Hyperlink"/>
          </w:rPr>
          <w:t>Stoove</w:t>
        </w:r>
        <w:proofErr w:type="spellEnd"/>
        <w:r>
          <w:rPr>
            <w:rStyle w:val="Hyperlink"/>
          </w:rPr>
          <w:t xml:space="preserve">, PhD </w:t>
        </w:r>
      </w:hyperlink>
    </w:p>
    <w:p w14:paraId="30E5562C" w14:textId="77777777" w:rsidR="00B575C7" w:rsidRDefault="00B575C7" w:rsidP="00B575C7">
      <w:pPr>
        <w:pStyle w:val="loaitem"/>
        <w:numPr>
          <w:ilvl w:val="0"/>
          <w:numId w:val="10"/>
        </w:numPr>
      </w:pPr>
      <w:hyperlink r:id="rId23" w:tooltip="Correspondence information about the author Martin Holt, PhD " w:history="1">
        <w:r>
          <w:rPr>
            <w:rStyle w:val="Hyperlink"/>
          </w:rPr>
          <w:t xml:space="preserve">Martin Holt, PhD </w:t>
        </w:r>
      </w:hyperlink>
    </w:p>
    <w:p w14:paraId="69279958" w14:textId="77777777" w:rsidR="00B575C7" w:rsidRDefault="00B575C7" w:rsidP="00B575C7">
      <w:pPr>
        <w:pStyle w:val="loaitem"/>
        <w:numPr>
          <w:ilvl w:val="0"/>
          <w:numId w:val="10"/>
        </w:numPr>
      </w:pPr>
      <w:hyperlink r:id="rId24" w:tooltip="Correspondence information about the author John Kaldor, PhD " w:history="1">
        <w:r>
          <w:rPr>
            <w:rStyle w:val="Hyperlink"/>
          </w:rPr>
          <w:t xml:space="preserve">John Kaldor, PhD </w:t>
        </w:r>
      </w:hyperlink>
    </w:p>
    <w:p w14:paraId="2F32AA20" w14:textId="77777777" w:rsidR="00B575C7" w:rsidRDefault="00B575C7" w:rsidP="00B575C7">
      <w:pPr>
        <w:pStyle w:val="loaitem"/>
        <w:numPr>
          <w:ilvl w:val="0"/>
          <w:numId w:val="10"/>
        </w:numPr>
      </w:pPr>
      <w:hyperlink r:id="rId25" w:tooltip="Correspondence information about the author Rebecca Guy, PhD " w:history="1">
        <w:r>
          <w:rPr>
            <w:rStyle w:val="Hyperlink"/>
          </w:rPr>
          <w:t xml:space="preserve">Rebecca Guy, PhD </w:t>
        </w:r>
      </w:hyperlink>
    </w:p>
    <w:p w14:paraId="723ED0C2" w14:textId="6D427B33" w:rsidR="00B575C7" w:rsidRDefault="00B575C7" w:rsidP="00B575C7">
      <w:pPr>
        <w:pStyle w:val="ListParagraph"/>
        <w:numPr>
          <w:ilvl w:val="0"/>
          <w:numId w:val="10"/>
        </w:numPr>
      </w:pPr>
    </w:p>
    <w:p w14:paraId="4F4D3604" w14:textId="4CF51BF8" w:rsidR="00B575C7" w:rsidRDefault="00B575C7" w:rsidP="00B575C7">
      <w:pPr>
        <w:rPr>
          <w:b/>
          <w:lang w:val="en-US"/>
        </w:rPr>
      </w:pPr>
      <w:r>
        <w:rPr>
          <w:b/>
          <w:lang w:val="en-US"/>
        </w:rPr>
        <w:br w:type="page"/>
      </w:r>
    </w:p>
    <w:p w14:paraId="590E9197" w14:textId="261D5B88" w:rsidR="009810E7" w:rsidRPr="00BB6B37" w:rsidRDefault="00284C77" w:rsidP="006B7F17">
      <w:pPr>
        <w:spacing w:line="480" w:lineRule="auto"/>
        <w:rPr>
          <w:b/>
          <w:lang w:val="en-US"/>
        </w:rPr>
      </w:pPr>
      <w:r w:rsidRPr="00BB6B37">
        <w:rPr>
          <w:b/>
          <w:lang w:val="en-US"/>
        </w:rPr>
        <w:lastRenderedPageBreak/>
        <w:t>ABSTRACT</w:t>
      </w:r>
    </w:p>
    <w:p w14:paraId="1A4CEAB0" w14:textId="0294E166" w:rsidR="009810E7" w:rsidRPr="00BB6B37" w:rsidRDefault="00655ADC" w:rsidP="006B7F17">
      <w:pPr>
        <w:spacing w:line="480" w:lineRule="auto"/>
        <w:rPr>
          <w:b/>
          <w:lang w:val="en-US"/>
        </w:rPr>
      </w:pPr>
      <w:r>
        <w:rPr>
          <w:b/>
          <w:lang w:val="en-US"/>
        </w:rPr>
        <w:t>Objective</w:t>
      </w:r>
      <w:r w:rsidR="009810E7" w:rsidRPr="00BB6B37">
        <w:rPr>
          <w:b/>
          <w:lang w:val="en-US"/>
        </w:rPr>
        <w:t xml:space="preserve">: </w:t>
      </w:r>
      <w:r w:rsidR="00C604D2">
        <w:rPr>
          <w:lang w:val="en-US"/>
        </w:rPr>
        <w:t>HIV self-testing (HIVST) is a promising approach to improve HIV testing coverage</w:t>
      </w:r>
      <w:r>
        <w:rPr>
          <w:lang w:val="en-US"/>
        </w:rPr>
        <w:t>. We aimed to understand HIV testing preferences</w:t>
      </w:r>
      <w:r w:rsidR="00C604D2">
        <w:rPr>
          <w:lang w:val="en-US"/>
        </w:rPr>
        <w:t xml:space="preserve"> </w:t>
      </w:r>
      <w:r>
        <w:rPr>
          <w:lang w:val="en-US"/>
        </w:rPr>
        <w:t xml:space="preserve">of men who have sex with men (MSM) </w:t>
      </w:r>
      <w:r w:rsidR="00C604D2">
        <w:rPr>
          <w:lang w:val="en-US"/>
        </w:rPr>
        <w:t>to optimize HIVST implementation</w:t>
      </w:r>
      <w:r>
        <w:rPr>
          <w:lang w:val="en-US"/>
        </w:rPr>
        <w:t>.</w:t>
      </w:r>
    </w:p>
    <w:p w14:paraId="4D515222" w14:textId="5B14281D" w:rsidR="009810E7" w:rsidRPr="003B4AA5" w:rsidRDefault="009810E7" w:rsidP="006B7F17">
      <w:pPr>
        <w:spacing w:line="480" w:lineRule="auto"/>
        <w:rPr>
          <w:lang w:val="en-US"/>
        </w:rPr>
      </w:pPr>
      <w:r w:rsidRPr="00BB6B37">
        <w:rPr>
          <w:b/>
          <w:lang w:val="en-US"/>
        </w:rPr>
        <w:t>Methods</w:t>
      </w:r>
      <w:r w:rsidR="0073274D" w:rsidRPr="00BB6B37">
        <w:rPr>
          <w:b/>
          <w:lang w:val="en-US"/>
        </w:rPr>
        <w:t xml:space="preserve">: </w:t>
      </w:r>
      <w:r w:rsidR="00C54F72">
        <w:rPr>
          <w:color w:val="000033"/>
        </w:rPr>
        <w:t>D</w:t>
      </w:r>
      <w:r w:rsidR="0073274D" w:rsidRPr="00BB6B37">
        <w:rPr>
          <w:color w:val="000033"/>
        </w:rPr>
        <w:t>iscrete choice experiment</w:t>
      </w:r>
      <w:r w:rsidR="00250CE2">
        <w:rPr>
          <w:color w:val="000033"/>
        </w:rPr>
        <w:t>s</w:t>
      </w:r>
      <w:r w:rsidR="00C17F56">
        <w:rPr>
          <w:color w:val="000033"/>
        </w:rPr>
        <w:t xml:space="preserve"> </w:t>
      </w:r>
      <w:r w:rsidR="0073274D" w:rsidRPr="00BB6B37">
        <w:rPr>
          <w:color w:val="000033"/>
        </w:rPr>
        <w:t>(DCE</w:t>
      </w:r>
      <w:r w:rsidR="00250CE2">
        <w:rPr>
          <w:color w:val="000033"/>
        </w:rPr>
        <w:t>s</w:t>
      </w:r>
      <w:r w:rsidR="0073274D" w:rsidRPr="00BB6B37">
        <w:rPr>
          <w:color w:val="000033"/>
        </w:rPr>
        <w:t xml:space="preserve">) </w:t>
      </w:r>
      <w:r w:rsidR="00C54F72">
        <w:rPr>
          <w:color w:val="000033"/>
        </w:rPr>
        <w:t xml:space="preserve">were conducted </w:t>
      </w:r>
      <w:r w:rsidR="0073274D" w:rsidRPr="00BB6B37">
        <w:rPr>
          <w:color w:val="000033"/>
        </w:rPr>
        <w:t>among HIV-negative MSM</w:t>
      </w:r>
      <w:r w:rsidR="003D5FE2" w:rsidRPr="00BB6B37">
        <w:rPr>
          <w:color w:val="000033"/>
        </w:rPr>
        <w:t xml:space="preserve"> living in Australia and</w:t>
      </w:r>
      <w:r w:rsidR="0073274D" w:rsidRPr="00BB6B37">
        <w:rPr>
          <w:color w:val="000033"/>
        </w:rPr>
        <w:t xml:space="preserve"> aged ≥18 years. Men </w:t>
      </w:r>
      <w:r w:rsidR="00250CE2">
        <w:rPr>
          <w:color w:val="000033"/>
        </w:rPr>
        <w:t>completed</w:t>
      </w:r>
      <w:r w:rsidR="0073274D" w:rsidRPr="00BB6B37">
        <w:rPr>
          <w:color w:val="000033"/>
        </w:rPr>
        <w:t xml:space="preserve"> one of two DCEs: </w:t>
      </w:r>
      <w:proofErr w:type="spellStart"/>
      <w:r w:rsidR="009E4547">
        <w:rPr>
          <w:color w:val="000033"/>
        </w:rPr>
        <w:t>DCETest</w:t>
      </w:r>
      <w:proofErr w:type="spellEnd"/>
      <w:r w:rsidR="0073274D" w:rsidRPr="00BB6B37">
        <w:rPr>
          <w:color w:val="000033"/>
        </w:rPr>
        <w:t xml:space="preserve"> for </w:t>
      </w:r>
      <w:r w:rsidR="00250CE2">
        <w:rPr>
          <w:color w:val="000033"/>
        </w:rPr>
        <w:t xml:space="preserve">preferred qualities of </w:t>
      </w:r>
      <w:r w:rsidR="00177B46" w:rsidRPr="00BB6B37">
        <w:rPr>
          <w:color w:val="000033"/>
        </w:rPr>
        <w:t xml:space="preserve">HIV testing </w:t>
      </w:r>
      <w:r w:rsidR="0073274D" w:rsidRPr="00BB6B37">
        <w:rPr>
          <w:color w:val="000033"/>
        </w:rPr>
        <w:t xml:space="preserve">(price, </w:t>
      </w:r>
      <w:r w:rsidR="00EE0AAD">
        <w:rPr>
          <w:color w:val="000033"/>
        </w:rPr>
        <w:t>speed, window period, t</w:t>
      </w:r>
      <w:r w:rsidR="0073274D" w:rsidRPr="00BB6B37">
        <w:rPr>
          <w:color w:val="000033"/>
        </w:rPr>
        <w:t>est type, collect</w:t>
      </w:r>
      <w:r w:rsidR="00EE0AAD">
        <w:rPr>
          <w:color w:val="000033"/>
        </w:rPr>
        <w:t>or of specimen</w:t>
      </w:r>
      <w:r w:rsidR="0073274D" w:rsidRPr="00BB6B37">
        <w:rPr>
          <w:color w:val="000033"/>
        </w:rPr>
        <w:t xml:space="preserve">) and </w:t>
      </w:r>
      <w:proofErr w:type="spellStart"/>
      <w:r w:rsidR="0073274D" w:rsidRPr="00BB6B37">
        <w:rPr>
          <w:color w:val="000033"/>
        </w:rPr>
        <w:t>DCE</w:t>
      </w:r>
      <w:r w:rsidR="00BE4DAA">
        <w:rPr>
          <w:color w:val="000033"/>
        </w:rPr>
        <w:t>Kits</w:t>
      </w:r>
      <w:proofErr w:type="spellEnd"/>
      <w:r w:rsidR="0073274D" w:rsidRPr="00BB6B37">
        <w:rPr>
          <w:color w:val="000033"/>
        </w:rPr>
        <w:t xml:space="preserve"> for </w:t>
      </w:r>
      <w:r w:rsidR="00250CE2">
        <w:rPr>
          <w:color w:val="000033"/>
        </w:rPr>
        <w:t xml:space="preserve">preferred qualities of </w:t>
      </w:r>
      <w:r w:rsidR="0073274D" w:rsidRPr="00BB6B37">
        <w:rPr>
          <w:color w:val="000033"/>
        </w:rPr>
        <w:t xml:space="preserve">HIVST </w:t>
      </w:r>
      <w:r w:rsidR="00250CE2">
        <w:rPr>
          <w:color w:val="000033"/>
        </w:rPr>
        <w:t xml:space="preserve">kits </w:t>
      </w:r>
      <w:r w:rsidR="0073274D" w:rsidRPr="00BB6B37">
        <w:rPr>
          <w:color w:val="000033"/>
        </w:rPr>
        <w:t>(price, location</w:t>
      </w:r>
      <w:r w:rsidR="00250CE2">
        <w:rPr>
          <w:color w:val="000033"/>
        </w:rPr>
        <w:t xml:space="preserve"> of access</w:t>
      </w:r>
      <w:r w:rsidR="0073274D" w:rsidRPr="00BB6B37">
        <w:rPr>
          <w:color w:val="000033"/>
        </w:rPr>
        <w:t xml:space="preserve">, packaging and usage instructions). Latent class conditional logit regression </w:t>
      </w:r>
      <w:r w:rsidR="0028781A" w:rsidRPr="00BB6B37">
        <w:rPr>
          <w:color w:val="000033"/>
        </w:rPr>
        <w:t xml:space="preserve">was used to </w:t>
      </w:r>
      <w:r w:rsidR="0073274D" w:rsidRPr="00BB6B37">
        <w:rPr>
          <w:color w:val="000033"/>
        </w:rPr>
        <w:t>explore</w:t>
      </w:r>
      <w:r w:rsidR="0028781A" w:rsidRPr="00BB6B37">
        <w:rPr>
          <w:color w:val="000033"/>
        </w:rPr>
        <w:t xml:space="preserve"> </w:t>
      </w:r>
      <w:r w:rsidR="0065688F" w:rsidRPr="00BB6B37">
        <w:rPr>
          <w:color w:val="000033"/>
        </w:rPr>
        <w:t>similarities</w:t>
      </w:r>
      <w:r w:rsidR="003B4AA5">
        <w:rPr>
          <w:color w:val="000033"/>
        </w:rPr>
        <w:t xml:space="preserve"> (</w:t>
      </w:r>
      <w:r w:rsidR="0065688F" w:rsidRPr="00BB6B37">
        <w:rPr>
          <w:color w:val="000033"/>
        </w:rPr>
        <w:t>or “classes”</w:t>
      </w:r>
      <w:r w:rsidR="003B4AA5">
        <w:rPr>
          <w:color w:val="000033"/>
        </w:rPr>
        <w:t>)</w:t>
      </w:r>
      <w:r w:rsidR="0065688F" w:rsidRPr="00BB6B37">
        <w:rPr>
          <w:color w:val="000033"/>
        </w:rPr>
        <w:t xml:space="preserve"> in </w:t>
      </w:r>
      <w:r w:rsidR="0028781A" w:rsidRPr="00BB6B37">
        <w:rPr>
          <w:color w:val="000033"/>
        </w:rPr>
        <w:t>preference be</w:t>
      </w:r>
      <w:r w:rsidR="0065688F" w:rsidRPr="00BB6B37">
        <w:rPr>
          <w:color w:val="000033"/>
        </w:rPr>
        <w:t>haviour</w:t>
      </w:r>
      <w:r w:rsidR="00B939E9" w:rsidRPr="00BB6B37">
        <w:rPr>
          <w:color w:val="000033"/>
        </w:rPr>
        <w:t>.</w:t>
      </w:r>
    </w:p>
    <w:p w14:paraId="06335DA0" w14:textId="3A193F38" w:rsidR="0068540D" w:rsidRPr="003B4AA5" w:rsidRDefault="00C17F56" w:rsidP="006B7F17">
      <w:pPr>
        <w:spacing w:line="480" w:lineRule="auto"/>
        <w:rPr>
          <w:color w:val="000033"/>
        </w:rPr>
      </w:pPr>
      <w:r>
        <w:rPr>
          <w:b/>
          <w:lang w:val="en-US"/>
        </w:rPr>
        <w:t>Results</w:t>
      </w:r>
      <w:r w:rsidR="0073274D" w:rsidRPr="00BB6B37">
        <w:rPr>
          <w:b/>
          <w:lang w:val="en-US"/>
        </w:rPr>
        <w:t>:</w:t>
      </w:r>
      <w:r w:rsidR="0068540D" w:rsidRPr="00BB6B37">
        <w:rPr>
          <w:b/>
          <w:lang w:val="en-US"/>
        </w:rPr>
        <w:t xml:space="preserve"> </w:t>
      </w:r>
      <w:r w:rsidR="0073274D" w:rsidRPr="00BB6B37">
        <w:rPr>
          <w:color w:val="000033"/>
        </w:rPr>
        <w:t xml:space="preserve">Overall, </w:t>
      </w:r>
      <w:r w:rsidR="00A3086A">
        <w:rPr>
          <w:color w:val="000033"/>
        </w:rPr>
        <w:t xml:space="preserve">the study recruited </w:t>
      </w:r>
      <w:r w:rsidR="0073274D" w:rsidRPr="00BB6B37">
        <w:rPr>
          <w:color w:val="000033"/>
        </w:rPr>
        <w:t>1</w:t>
      </w:r>
      <w:r w:rsidR="00C20452">
        <w:rPr>
          <w:color w:val="000033"/>
        </w:rPr>
        <w:t>606</w:t>
      </w:r>
      <w:r w:rsidR="0073274D" w:rsidRPr="00BB6B37">
        <w:rPr>
          <w:color w:val="000033"/>
        </w:rPr>
        <w:t xml:space="preserve"> men</w:t>
      </w:r>
      <w:r w:rsidR="00A3086A">
        <w:rPr>
          <w:color w:val="000033"/>
        </w:rPr>
        <w:t>:</w:t>
      </w:r>
      <w:r w:rsidR="0073274D" w:rsidRPr="00BB6B37">
        <w:rPr>
          <w:color w:val="000033"/>
        </w:rPr>
        <w:t xml:space="preserve"> </w:t>
      </w:r>
      <w:r w:rsidR="00A3086A">
        <w:rPr>
          <w:color w:val="000033"/>
        </w:rPr>
        <w:t xml:space="preserve">62% born in Australia, who had an </w:t>
      </w:r>
      <w:r w:rsidR="00D21398">
        <w:rPr>
          <w:color w:val="000033"/>
        </w:rPr>
        <w:t>average age of 36</w:t>
      </w:r>
      <w:r w:rsidR="00524EA1">
        <w:rPr>
          <w:color w:val="000033"/>
        </w:rPr>
        <w:t>.</w:t>
      </w:r>
      <w:r w:rsidR="00D21398">
        <w:rPr>
          <w:color w:val="000033"/>
        </w:rPr>
        <w:t>0</w:t>
      </w:r>
      <w:r>
        <w:rPr>
          <w:color w:val="000033"/>
        </w:rPr>
        <w:t xml:space="preserve"> </w:t>
      </w:r>
      <w:r w:rsidR="00A938AE">
        <w:rPr>
          <w:color w:val="000033"/>
        </w:rPr>
        <w:t xml:space="preserve">years </w:t>
      </w:r>
      <w:r w:rsidR="0089145C" w:rsidRPr="00C54F72">
        <w:rPr>
          <w:color w:val="000033"/>
        </w:rPr>
        <w:t>(</w:t>
      </w:r>
      <w:r w:rsidR="007E5A28">
        <w:rPr>
          <w:color w:val="000033"/>
        </w:rPr>
        <w:t xml:space="preserve">SD </w:t>
      </w:r>
      <w:r w:rsidR="00D21398">
        <w:rPr>
          <w:color w:val="000033"/>
        </w:rPr>
        <w:t>11</w:t>
      </w:r>
      <w:r w:rsidR="00524EA1">
        <w:rPr>
          <w:color w:val="000033"/>
        </w:rPr>
        <w:t>.</w:t>
      </w:r>
      <w:r w:rsidR="00D21398">
        <w:rPr>
          <w:color w:val="000033"/>
        </w:rPr>
        <w:t>7</w:t>
      </w:r>
      <w:r w:rsidR="0089145C">
        <w:rPr>
          <w:color w:val="000033"/>
        </w:rPr>
        <w:t>)</w:t>
      </w:r>
      <w:r w:rsidR="00D21398">
        <w:rPr>
          <w:color w:val="000033"/>
        </w:rPr>
        <w:t xml:space="preserve">, </w:t>
      </w:r>
      <w:r w:rsidR="00013DD3">
        <w:rPr>
          <w:color w:val="000033"/>
        </w:rPr>
        <w:t xml:space="preserve">and </w:t>
      </w:r>
      <w:r w:rsidR="00A3086A">
        <w:rPr>
          <w:color w:val="000033"/>
        </w:rPr>
        <w:t>a self-</w:t>
      </w:r>
      <w:r w:rsidR="00013DD3">
        <w:rPr>
          <w:color w:val="000033"/>
        </w:rPr>
        <w:t xml:space="preserve">reported median of </w:t>
      </w:r>
      <w:r w:rsidR="00806F64">
        <w:rPr>
          <w:color w:val="000033"/>
        </w:rPr>
        <w:t>four</w:t>
      </w:r>
      <w:r>
        <w:rPr>
          <w:color w:val="000033"/>
        </w:rPr>
        <w:t xml:space="preserve"> </w:t>
      </w:r>
      <w:r w:rsidR="00806F64">
        <w:rPr>
          <w:color w:val="000033"/>
        </w:rPr>
        <w:t xml:space="preserve">(IQR 2-8) </w:t>
      </w:r>
      <w:r w:rsidR="00013DD3">
        <w:rPr>
          <w:color w:val="000033"/>
        </w:rPr>
        <w:t xml:space="preserve">sexual partners in the last </w:t>
      </w:r>
      <w:r w:rsidR="008B60E3">
        <w:rPr>
          <w:color w:val="000033"/>
        </w:rPr>
        <w:t>six</w:t>
      </w:r>
      <w:r w:rsidR="00013DD3">
        <w:rPr>
          <w:color w:val="000033"/>
        </w:rPr>
        <w:t xml:space="preserve"> months. </w:t>
      </w:r>
      <w:r w:rsidR="00177B46" w:rsidRPr="00BB6B37">
        <w:rPr>
          <w:color w:val="000033"/>
        </w:rPr>
        <w:t xml:space="preserve">The </w:t>
      </w:r>
      <w:r w:rsidR="0028781A" w:rsidRPr="00BB6B37">
        <w:rPr>
          <w:color w:val="000033"/>
        </w:rPr>
        <w:t xml:space="preserve">respondents to </w:t>
      </w:r>
      <w:proofErr w:type="spellStart"/>
      <w:r w:rsidR="009E4547">
        <w:rPr>
          <w:color w:val="000033"/>
        </w:rPr>
        <w:t>DCETest</w:t>
      </w:r>
      <w:proofErr w:type="spellEnd"/>
      <w:r w:rsidR="0073274D" w:rsidRPr="00BB6B37">
        <w:rPr>
          <w:color w:val="000033"/>
        </w:rPr>
        <w:t xml:space="preserve"> </w:t>
      </w:r>
      <w:r w:rsidR="0095366C">
        <w:rPr>
          <w:color w:val="000033"/>
        </w:rPr>
        <w:t>was</w:t>
      </w:r>
      <w:r w:rsidR="0028781A" w:rsidRPr="00BB6B37">
        <w:rPr>
          <w:color w:val="000033"/>
        </w:rPr>
        <w:t xml:space="preserve"> described by </w:t>
      </w:r>
      <w:r w:rsidR="0073274D" w:rsidRPr="00BB6B37">
        <w:rPr>
          <w:color w:val="000033"/>
        </w:rPr>
        <w:t xml:space="preserve">four classes: </w:t>
      </w:r>
      <w:r w:rsidR="00BD0B3C">
        <w:rPr>
          <w:color w:val="000033"/>
        </w:rPr>
        <w:t>‘</w:t>
      </w:r>
      <w:r w:rsidR="0073274D" w:rsidRPr="00BB6B37">
        <w:rPr>
          <w:color w:val="000033"/>
        </w:rPr>
        <w:t>prefer short</w:t>
      </w:r>
      <w:r w:rsidR="0012262E" w:rsidRPr="00BB6B37">
        <w:rPr>
          <w:color w:val="000033"/>
        </w:rPr>
        <w:t>er</w:t>
      </w:r>
      <w:r w:rsidR="0073274D" w:rsidRPr="00BB6B37">
        <w:rPr>
          <w:color w:val="000033"/>
        </w:rPr>
        <w:t xml:space="preserve"> window period’</w:t>
      </w:r>
      <w:r>
        <w:rPr>
          <w:color w:val="000033"/>
        </w:rPr>
        <w:t xml:space="preserve"> </w:t>
      </w:r>
      <w:r w:rsidR="0073274D" w:rsidRPr="00BB6B37">
        <w:rPr>
          <w:color w:val="000033"/>
        </w:rPr>
        <w:t>(36%)</w:t>
      </w:r>
      <w:r w:rsidR="00791CB3">
        <w:rPr>
          <w:color w:val="000033"/>
        </w:rPr>
        <w:t xml:space="preserve">; </w:t>
      </w:r>
      <w:r w:rsidR="00791CB3" w:rsidRPr="00BB6B37">
        <w:rPr>
          <w:color w:val="000033"/>
        </w:rPr>
        <w:t>‘prefer self-testing’</w:t>
      </w:r>
      <w:r>
        <w:rPr>
          <w:color w:val="000033"/>
        </w:rPr>
        <w:t xml:space="preserve"> </w:t>
      </w:r>
      <w:r w:rsidR="00791CB3" w:rsidRPr="00BB6B37">
        <w:rPr>
          <w:color w:val="000033"/>
        </w:rPr>
        <w:t>(27%), ‘prefer highly accurate tests’</w:t>
      </w:r>
      <w:r>
        <w:rPr>
          <w:color w:val="000033"/>
        </w:rPr>
        <w:t xml:space="preserve"> </w:t>
      </w:r>
      <w:r w:rsidR="00791CB3" w:rsidRPr="00BB6B37">
        <w:rPr>
          <w:color w:val="000033"/>
        </w:rPr>
        <w:t xml:space="preserve">(22%); </w:t>
      </w:r>
      <w:r w:rsidR="00791CB3">
        <w:rPr>
          <w:color w:val="000033"/>
        </w:rPr>
        <w:t xml:space="preserve">and </w:t>
      </w:r>
      <w:r w:rsidR="00791CB3" w:rsidRPr="00BB6B37">
        <w:rPr>
          <w:color w:val="000033"/>
        </w:rPr>
        <w:t>‘pr</w:t>
      </w:r>
      <w:r w:rsidR="00505BF8">
        <w:rPr>
          <w:color w:val="000033"/>
        </w:rPr>
        <w:t>efer low prices</w:t>
      </w:r>
      <w:r w:rsidR="00791CB3" w:rsidRPr="00BB6B37">
        <w:rPr>
          <w:color w:val="000033"/>
        </w:rPr>
        <w:t>’</w:t>
      </w:r>
      <w:r>
        <w:rPr>
          <w:color w:val="000033"/>
        </w:rPr>
        <w:t xml:space="preserve"> </w:t>
      </w:r>
      <w:r w:rsidR="00791CB3" w:rsidRPr="00BB6B37">
        <w:rPr>
          <w:color w:val="000033"/>
        </w:rPr>
        <w:t>(15%)</w:t>
      </w:r>
      <w:r w:rsidR="0073274D" w:rsidRPr="00BB6B37">
        <w:rPr>
          <w:color w:val="000033"/>
        </w:rPr>
        <w:t xml:space="preserve">. </w:t>
      </w:r>
      <w:r w:rsidR="0095366C">
        <w:rPr>
          <w:color w:val="000033"/>
        </w:rPr>
        <w:t>R</w:t>
      </w:r>
      <w:r w:rsidR="0028781A" w:rsidRPr="00BB6B37">
        <w:rPr>
          <w:color w:val="000033"/>
        </w:rPr>
        <w:t xml:space="preserve">espondents to </w:t>
      </w:r>
      <w:proofErr w:type="spellStart"/>
      <w:r w:rsidR="00BE4DAA">
        <w:rPr>
          <w:color w:val="000033"/>
        </w:rPr>
        <w:t>DCE</w:t>
      </w:r>
      <w:r w:rsidR="00954F85">
        <w:rPr>
          <w:color w:val="000033"/>
        </w:rPr>
        <w:t>Kits</w:t>
      </w:r>
      <w:proofErr w:type="spellEnd"/>
      <w:r w:rsidR="00A21FC4" w:rsidRPr="00BB6B37">
        <w:rPr>
          <w:color w:val="000033"/>
        </w:rPr>
        <w:t xml:space="preserve"> </w:t>
      </w:r>
      <w:r w:rsidR="0028781A" w:rsidRPr="00BB6B37">
        <w:rPr>
          <w:color w:val="000033"/>
        </w:rPr>
        <w:t xml:space="preserve">were described by </w:t>
      </w:r>
      <w:r w:rsidR="00A21FC4" w:rsidRPr="00BB6B37">
        <w:rPr>
          <w:color w:val="000033"/>
        </w:rPr>
        <w:t>four</w:t>
      </w:r>
      <w:r w:rsidR="0073274D" w:rsidRPr="00BB6B37">
        <w:rPr>
          <w:color w:val="000033"/>
        </w:rPr>
        <w:t xml:space="preserve"> classes: ‘</w:t>
      </w:r>
      <w:r w:rsidR="00930AD9" w:rsidRPr="00BB6B37">
        <w:rPr>
          <w:color w:val="000033"/>
        </w:rPr>
        <w:t>prefer low prices</w:t>
      </w:r>
      <w:r w:rsidR="0073274D" w:rsidRPr="00BB6B37">
        <w:rPr>
          <w:color w:val="000033"/>
        </w:rPr>
        <w:t>’</w:t>
      </w:r>
      <w:r>
        <w:rPr>
          <w:color w:val="000033"/>
        </w:rPr>
        <w:t xml:space="preserve"> </w:t>
      </w:r>
      <w:r w:rsidR="0073274D" w:rsidRPr="00BB6B37">
        <w:rPr>
          <w:color w:val="000033"/>
        </w:rPr>
        <w:t>(48%), ‘</w:t>
      </w:r>
      <w:r w:rsidR="007E5A28">
        <w:rPr>
          <w:color w:val="000033"/>
        </w:rPr>
        <w:t>prefer retail</w:t>
      </w:r>
      <w:r w:rsidR="0083246A">
        <w:rPr>
          <w:color w:val="000033"/>
        </w:rPr>
        <w:t xml:space="preserve"> </w:t>
      </w:r>
      <w:r w:rsidR="00F81C20">
        <w:rPr>
          <w:color w:val="000033"/>
        </w:rPr>
        <w:t>access</w:t>
      </w:r>
      <w:r w:rsidR="007E5A28">
        <w:rPr>
          <w:color w:val="000033"/>
        </w:rPr>
        <w:t xml:space="preserve"> (from pharmacy or online stores)</w:t>
      </w:r>
      <w:r w:rsidR="00F81C20">
        <w:rPr>
          <w:color w:val="000033"/>
        </w:rPr>
        <w:t>’</w:t>
      </w:r>
      <w:r>
        <w:rPr>
          <w:color w:val="000033"/>
        </w:rPr>
        <w:t xml:space="preserve"> </w:t>
      </w:r>
      <w:r w:rsidR="0073274D" w:rsidRPr="00BB6B37">
        <w:rPr>
          <w:color w:val="000033"/>
        </w:rPr>
        <w:t>(</w:t>
      </w:r>
      <w:r w:rsidR="003D5FE2" w:rsidRPr="00BB6B37">
        <w:rPr>
          <w:color w:val="000033"/>
        </w:rPr>
        <w:t>29%),</w:t>
      </w:r>
      <w:r w:rsidR="0073274D" w:rsidRPr="00BB6B37">
        <w:rPr>
          <w:color w:val="000033"/>
        </w:rPr>
        <w:t xml:space="preserve"> ‘</w:t>
      </w:r>
      <w:r w:rsidR="007E5A28">
        <w:rPr>
          <w:color w:val="000033"/>
        </w:rPr>
        <w:t xml:space="preserve">prefer access at </w:t>
      </w:r>
      <w:r w:rsidR="00693D74">
        <w:rPr>
          <w:color w:val="000033"/>
        </w:rPr>
        <w:t>sex-venues</w:t>
      </w:r>
      <w:r w:rsidR="0073274D" w:rsidRPr="00BB6B37">
        <w:rPr>
          <w:color w:val="000033"/>
        </w:rPr>
        <w:t>’</w:t>
      </w:r>
      <w:r>
        <w:rPr>
          <w:color w:val="000033"/>
        </w:rPr>
        <w:t xml:space="preserve"> </w:t>
      </w:r>
      <w:r w:rsidR="0073274D" w:rsidRPr="00BB6B37">
        <w:rPr>
          <w:color w:val="000033"/>
        </w:rPr>
        <w:t>(</w:t>
      </w:r>
      <w:r w:rsidR="003D5FE2" w:rsidRPr="00BB6B37">
        <w:rPr>
          <w:color w:val="000033"/>
        </w:rPr>
        <w:t>15</w:t>
      </w:r>
      <w:r w:rsidR="0073274D" w:rsidRPr="00BB6B37">
        <w:rPr>
          <w:color w:val="000033"/>
        </w:rPr>
        <w:t>%)</w:t>
      </w:r>
      <w:r w:rsidR="003D5FE2" w:rsidRPr="00BB6B37">
        <w:rPr>
          <w:color w:val="000033"/>
        </w:rPr>
        <w:t>, and ‘</w:t>
      </w:r>
      <w:r w:rsidR="008B60E3">
        <w:rPr>
          <w:color w:val="000033"/>
        </w:rPr>
        <w:t xml:space="preserve">prefer to </w:t>
      </w:r>
      <w:r w:rsidR="003D5FE2" w:rsidRPr="00BB6B37">
        <w:rPr>
          <w:color w:val="000033"/>
        </w:rPr>
        <w:t xml:space="preserve">buy from </w:t>
      </w:r>
      <w:r w:rsidR="00F81C20">
        <w:rPr>
          <w:color w:val="000033"/>
        </w:rPr>
        <w:t>health</w:t>
      </w:r>
      <w:r w:rsidR="0083246A">
        <w:rPr>
          <w:color w:val="000033"/>
        </w:rPr>
        <w:t>care</w:t>
      </w:r>
      <w:r w:rsidR="00F81C20">
        <w:rPr>
          <w:color w:val="000033"/>
        </w:rPr>
        <w:t xml:space="preserve"> </w:t>
      </w:r>
      <w:r w:rsidR="003D5FE2" w:rsidRPr="00BB6B37">
        <w:rPr>
          <w:color w:val="000033"/>
        </w:rPr>
        <w:t>staff’</w:t>
      </w:r>
      <w:r>
        <w:rPr>
          <w:color w:val="000033"/>
        </w:rPr>
        <w:t xml:space="preserve"> </w:t>
      </w:r>
      <w:r w:rsidR="003D5FE2" w:rsidRPr="00BB6B37">
        <w:rPr>
          <w:color w:val="000033"/>
        </w:rPr>
        <w:t>(12%)</w:t>
      </w:r>
      <w:r w:rsidR="0073274D" w:rsidRPr="00BB6B37">
        <w:rPr>
          <w:color w:val="000033"/>
        </w:rPr>
        <w:t>.</w:t>
      </w:r>
      <w:r w:rsidR="00253604">
        <w:rPr>
          <w:color w:val="000033"/>
        </w:rPr>
        <w:t xml:space="preserve"> </w:t>
      </w:r>
      <w:r w:rsidR="009C2BD0">
        <w:rPr>
          <w:color w:val="000033"/>
        </w:rPr>
        <w:t xml:space="preserve">Preferences varied </w:t>
      </w:r>
      <w:r w:rsidR="00791CB3">
        <w:rPr>
          <w:color w:val="000033"/>
        </w:rPr>
        <w:t xml:space="preserve">by </w:t>
      </w:r>
      <w:r w:rsidR="00A938AE">
        <w:rPr>
          <w:color w:val="000033"/>
        </w:rPr>
        <w:t>when someone migrated to Australia</w:t>
      </w:r>
      <w:r w:rsidR="00253604">
        <w:rPr>
          <w:color w:val="000033"/>
        </w:rPr>
        <w:t xml:space="preserve">, age, </w:t>
      </w:r>
      <w:r w:rsidR="00585B7A">
        <w:rPr>
          <w:color w:val="000033"/>
        </w:rPr>
        <w:t>frequency of testing</w:t>
      </w:r>
      <w:r w:rsidR="00791CB3">
        <w:rPr>
          <w:color w:val="000033"/>
        </w:rPr>
        <w:t xml:space="preserve"> and </w:t>
      </w:r>
      <w:r w:rsidR="009C2BD0">
        <w:rPr>
          <w:color w:val="000033"/>
        </w:rPr>
        <w:t>number of sexual partners</w:t>
      </w:r>
      <w:r w:rsidR="00253604">
        <w:rPr>
          <w:color w:val="000033"/>
        </w:rPr>
        <w:t>.</w:t>
      </w:r>
    </w:p>
    <w:p w14:paraId="089ED564" w14:textId="0803BCD4" w:rsidR="00C604D2" w:rsidRDefault="00C17F56" w:rsidP="00C604D2">
      <w:pPr>
        <w:spacing w:line="480" w:lineRule="auto"/>
        <w:rPr>
          <w:lang w:val="en-US"/>
        </w:rPr>
      </w:pPr>
      <w:r>
        <w:rPr>
          <w:b/>
          <w:lang w:val="en-US"/>
        </w:rPr>
        <w:t>Conclusion</w:t>
      </w:r>
      <w:r w:rsidR="00415552">
        <w:rPr>
          <w:b/>
          <w:lang w:val="en-US"/>
        </w:rPr>
        <w:t>:</w:t>
      </w:r>
      <w:r w:rsidR="0068540D" w:rsidRPr="00BB6B37">
        <w:rPr>
          <w:b/>
          <w:lang w:val="en-US"/>
        </w:rPr>
        <w:t xml:space="preserve"> </w:t>
      </w:r>
      <w:r w:rsidR="00C604D2">
        <w:rPr>
          <w:lang w:val="en-US"/>
        </w:rPr>
        <w:t xml:space="preserve">A subset of MSM, particularly infrequent testers, value access to HIVST. Expanding access to HIVST kits through online portals, pharmacies and at sex-venues (vending machines or buy from staff in sex-venues) should be considered. </w:t>
      </w:r>
    </w:p>
    <w:p w14:paraId="24DE3B05" w14:textId="7BE40091" w:rsidR="0061464F" w:rsidRPr="00C604D2" w:rsidRDefault="0061464F" w:rsidP="0061464F">
      <w:pPr>
        <w:spacing w:line="480" w:lineRule="auto"/>
        <w:rPr>
          <w:rFonts w:ascii="Calibri" w:hAnsi="Calibri" w:cs="Calibri"/>
          <w:color w:val="000000"/>
          <w:shd w:val="clear" w:color="auto" w:fill="FFFFFF"/>
          <w:lang w:val="en-US"/>
        </w:rPr>
      </w:pPr>
    </w:p>
    <w:p w14:paraId="4CBD85DB" w14:textId="5F90F1BB" w:rsidR="00A55D4E" w:rsidRDefault="0061464F" w:rsidP="006B7F17">
      <w:pPr>
        <w:spacing w:line="480" w:lineRule="auto"/>
        <w:rPr>
          <w:b/>
          <w:lang w:val="en-US"/>
        </w:rPr>
      </w:pPr>
      <w:r>
        <w:rPr>
          <w:lang w:val="en-US"/>
        </w:rPr>
        <w:t xml:space="preserve"> </w:t>
      </w:r>
    </w:p>
    <w:p w14:paraId="4E24D6B4" w14:textId="642EB1F8" w:rsidR="00234FB9" w:rsidRDefault="00234FB9" w:rsidP="006B7F17">
      <w:pPr>
        <w:spacing w:line="480" w:lineRule="auto"/>
        <w:rPr>
          <w:lang w:val="en-US"/>
        </w:rPr>
      </w:pPr>
      <w:r>
        <w:rPr>
          <w:lang w:val="en-US"/>
        </w:rPr>
        <w:t xml:space="preserve"> </w:t>
      </w:r>
    </w:p>
    <w:p w14:paraId="16B58E09" w14:textId="58138136" w:rsidR="003477D2" w:rsidRPr="00BB6B37" w:rsidRDefault="00334065" w:rsidP="00284C77">
      <w:pPr>
        <w:spacing w:line="480" w:lineRule="auto"/>
        <w:rPr>
          <w:b/>
          <w:lang w:val="en-US"/>
        </w:rPr>
      </w:pPr>
      <w:r w:rsidRPr="00BB6B37">
        <w:rPr>
          <w:b/>
          <w:lang w:val="en-US"/>
        </w:rPr>
        <w:lastRenderedPageBreak/>
        <w:t>INTRODUCTION</w:t>
      </w:r>
    </w:p>
    <w:p w14:paraId="4D89099C" w14:textId="5890866B" w:rsidR="00897310" w:rsidRPr="00897310" w:rsidRDefault="00334065" w:rsidP="00284C77">
      <w:pPr>
        <w:spacing w:line="480" w:lineRule="auto"/>
        <w:rPr>
          <w:lang w:val="en-US"/>
        </w:rPr>
      </w:pPr>
      <w:r w:rsidRPr="00BB6B37">
        <w:rPr>
          <w:lang w:val="en-US"/>
        </w:rPr>
        <w:t xml:space="preserve">HIV disproportionately affects </w:t>
      </w:r>
      <w:r w:rsidR="0048381A">
        <w:rPr>
          <w:lang w:val="en-US"/>
        </w:rPr>
        <w:t xml:space="preserve">gay, bisexual and other </w:t>
      </w:r>
      <w:r w:rsidRPr="00BB6B37">
        <w:rPr>
          <w:lang w:val="en-US"/>
        </w:rPr>
        <w:t xml:space="preserve">men who have sex with men (MSM) globally. It is estimated that compared with </w:t>
      </w:r>
      <w:r w:rsidR="008B60E3">
        <w:rPr>
          <w:lang w:val="en-US"/>
        </w:rPr>
        <w:t>heterosexual men</w:t>
      </w:r>
      <w:r w:rsidRPr="00BB6B37">
        <w:rPr>
          <w:lang w:val="en-US"/>
        </w:rPr>
        <w:t xml:space="preserve">, MSM have a </w:t>
      </w:r>
      <w:r w:rsidR="00930AD9" w:rsidRPr="00BB6B37">
        <w:rPr>
          <w:lang w:val="en-US"/>
        </w:rPr>
        <w:t>28</w:t>
      </w:r>
      <w:r w:rsidR="009810E7" w:rsidRPr="00BB6B37">
        <w:rPr>
          <w:lang w:val="en-US"/>
        </w:rPr>
        <w:t>-fold</w:t>
      </w:r>
      <w:r w:rsidRPr="00BB6B37">
        <w:rPr>
          <w:lang w:val="en-US"/>
        </w:rPr>
        <w:t xml:space="preserve"> greater risk for HIV.</w:t>
      </w:r>
      <w:r w:rsidR="00322D88" w:rsidRPr="00BB6B37">
        <w:rPr>
          <w:lang w:val="en-US"/>
        </w:rPr>
        <w:fldChar w:fldCharType="begin"/>
      </w:r>
      <w:r w:rsidR="00A938AE">
        <w:rPr>
          <w:lang w:val="en-US"/>
        </w:rPr>
        <w:instrText xml:space="preserve"> ADDIN EN.CITE &lt;EndNote&gt;&lt;Cite&gt;&lt;RecNum&gt;5183&lt;/RecNum&gt;&lt;DisplayText&gt;(1)&lt;/DisplayText&gt;&lt;record&gt;&lt;rec-number&gt;5183&lt;/rec-number&gt;&lt;foreign-keys&gt;&lt;key app="EN" db-id="f2ttfdxd1rdseqe5z9uppedz2zwesp25wpv9" timestamp="0"&gt;5183&lt;/key&gt;&lt;/foreign-keys&gt;&lt;ref-type name="Web Page"&gt;12&lt;/ref-type&gt;&lt;contributors&gt;&lt;/contributors&gt;&lt;titles&gt;&lt;title&gt;UNAIDS. Global AIDS Update 2018. Miles to go. Closing gaps, breaking barriers, righting injustices.&lt;/title&gt;&lt;/titles&gt;&lt;number&gt;4th June 2019&lt;/number&gt;&lt;dates&gt;&lt;/dates&gt;&lt;urls&gt;&lt;related-urls&gt;&lt;url&gt;https://www.unaids.org/sites/default/files/media_asset/miles-to-go_en.pdf&lt;/url&gt;&lt;/related-urls&gt;&lt;/urls&gt;&lt;/record&gt;&lt;/Cite&gt;&lt;/EndNote&gt;</w:instrText>
      </w:r>
      <w:r w:rsidR="00322D88" w:rsidRPr="00BB6B37">
        <w:rPr>
          <w:lang w:val="en-US"/>
        </w:rPr>
        <w:fldChar w:fldCharType="separate"/>
      </w:r>
      <w:r w:rsidR="000F6114">
        <w:rPr>
          <w:noProof/>
          <w:lang w:val="en-US"/>
        </w:rPr>
        <w:t>(1)</w:t>
      </w:r>
      <w:r w:rsidR="00322D88" w:rsidRPr="00BB6B37">
        <w:rPr>
          <w:lang w:val="en-US"/>
        </w:rPr>
        <w:fldChar w:fldCharType="end"/>
      </w:r>
      <w:r w:rsidR="00897310">
        <w:rPr>
          <w:lang w:val="en-US"/>
        </w:rPr>
        <w:t xml:space="preserve"> </w:t>
      </w:r>
      <w:r w:rsidR="008400D3">
        <w:rPr>
          <w:lang w:val="en-US"/>
        </w:rPr>
        <w:t>Key strategies for HIV control involve providing access to antiretroviral treatment as prevention (</w:t>
      </w:r>
      <w:proofErr w:type="spellStart"/>
      <w:r w:rsidR="008400D3">
        <w:rPr>
          <w:lang w:val="en-US"/>
        </w:rPr>
        <w:t>TasP</w:t>
      </w:r>
      <w:proofErr w:type="spellEnd"/>
      <w:r w:rsidR="008400D3">
        <w:rPr>
          <w:lang w:val="en-US"/>
        </w:rPr>
        <w:t xml:space="preserve">) interventions </w:t>
      </w:r>
      <w:r w:rsidR="007059C0">
        <w:rPr>
          <w:lang w:val="en-US"/>
        </w:rPr>
        <w:t>and</w:t>
      </w:r>
      <w:r w:rsidR="008400D3">
        <w:rPr>
          <w:lang w:val="en-US"/>
        </w:rPr>
        <w:t xml:space="preserve"> pre-exposure prophylaxis (PrEP), both of which require knowledge of HIV status. </w:t>
      </w:r>
      <w:r w:rsidR="00897310" w:rsidRPr="00897310">
        <w:t>Undiagnosed HIV disproportionately contribute</w:t>
      </w:r>
      <w:r w:rsidR="00897310">
        <w:t>s</w:t>
      </w:r>
      <w:r w:rsidR="00897310" w:rsidRPr="00897310">
        <w:t xml:space="preserve"> to onward transmission in a number of high income settings.</w:t>
      </w:r>
      <w:r w:rsidR="00897310" w:rsidRPr="00BB6B37">
        <w:rPr>
          <w:lang w:val="en-US"/>
        </w:rPr>
        <w:fldChar w:fldCharType="begin"/>
      </w:r>
      <w:r w:rsidR="00A938AE">
        <w:rPr>
          <w:lang w:val="en-US"/>
        </w:rPr>
        <w:instrText xml:space="preserve"> ADDIN EN.CITE &lt;EndNote&gt;&lt;Cite&gt;&lt;RecNum&gt;4910&lt;/RecNum&gt;&lt;DisplayText&gt;(2, 3)&lt;/DisplayText&gt;&lt;record&gt;&lt;rec-number&gt;4910&lt;/rec-number&gt;&lt;foreign-keys&gt;&lt;key app="EN" db-id="f2ttfdxd1rdseqe5z9uppedz2zwesp25wpv9" timestamp="0"&gt;4910&lt;/key&gt;&lt;/foreign-keys&gt;&lt;ref-type name="Web Page"&gt;12&lt;/ref-type&gt;&lt;contributors&gt;&lt;/contributors&gt;&lt;titles&gt;&lt;title&gt;UNAIDS 2018. Knowledge is power. Know your status, know your viral load&lt;/title&gt;&lt;/titles&gt;&lt;number&gt;4th Feb 2019&lt;/number&gt;&lt;dates&gt;&lt;/dates&gt;&lt;urls&gt;&lt;related-urls&gt;&lt;url&gt;http://www.unaids.org/sites/default/files/media_asset/jc2940_knowledge-is-power-report_en.pdf&lt;/url&gt;&lt;/related-urls&gt;&lt;/urls&gt;&lt;/record&gt;&lt;/Cite&gt;&lt;Cite&gt;&lt;RecNum&gt;4913&lt;/RecNum&gt;&lt;record&gt;&lt;rec-number&gt;4913&lt;/rec-number&gt;&lt;foreign-keys&gt;&lt;key app="EN" db-id="f2ttfdxd1rdseqe5z9uppedz2zwesp25wpv9" timestamp="0"&gt;4913&lt;/key&gt;&lt;/foreign-keys&gt;&lt;ref-type name="Web Page"&gt;12&lt;/ref-type&gt;&lt;contributors&gt;&lt;/contributors&gt;&lt;titles&gt;&lt;title&gt;National Centre for HIV/AIDS, Viral Hepatitis, STD, and TB Prevention. HIV surveillance report Volume 23, Number 1. Estimated HIV incidence and prevalence in the United States 2010-2015&lt;/title&gt;&lt;/titles&gt;&lt;number&gt;4th Feb 2019&lt;/number&gt;&lt;dates&gt;&lt;/dates&gt;&lt;urls&gt;&lt;related-urls&gt;&lt;url&gt;https://www.cdc.gov/hiv/pdf/library/reports/surveillance/cdc-hiv-surveillance-supplemental-report-vol-23-1.pdf&lt;/url&gt;&lt;/related-urls&gt;&lt;/urls&gt;&lt;/record&gt;&lt;/Cite&gt;&lt;/EndNote&gt;</w:instrText>
      </w:r>
      <w:r w:rsidR="00897310" w:rsidRPr="00BB6B37">
        <w:rPr>
          <w:lang w:val="en-US"/>
        </w:rPr>
        <w:fldChar w:fldCharType="separate"/>
      </w:r>
      <w:r w:rsidR="000F6114">
        <w:rPr>
          <w:noProof/>
          <w:lang w:val="en-US"/>
        </w:rPr>
        <w:t>(2, 3)</w:t>
      </w:r>
      <w:r w:rsidR="00897310" w:rsidRPr="00BB6B37">
        <w:rPr>
          <w:lang w:val="en-US"/>
        </w:rPr>
        <w:fldChar w:fldCharType="end"/>
      </w:r>
      <w:r w:rsidR="00897310" w:rsidRPr="00897310">
        <w:t xml:space="preserve"> In Australia, recent modelling suggests that an estimated 8</w:t>
      </w:r>
      <w:r w:rsidR="00524EA1">
        <w:t>.</w:t>
      </w:r>
      <w:r w:rsidR="00897310" w:rsidRPr="00897310">
        <w:t>8% of MSM who are undiagnosed contribute to 59% of transmissions</w:t>
      </w:r>
      <w:r w:rsidR="00897310">
        <w:t>.</w:t>
      </w:r>
      <w:r w:rsidR="00897310" w:rsidRPr="00BB6B37">
        <w:rPr>
          <w:lang w:val="en-US"/>
        </w:rPr>
        <w:fldChar w:fldCharType="begin">
          <w:fldData xml:space="preserve">PEVuZE5vdGU+PENpdGU+PEF1dGhvcj5HcmF5PC9BdXRob3I+PFllYXI+MjAxODwvWWVhcj48UmVj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</w:fldData>
        </w:fldChar>
      </w:r>
      <w:r w:rsidR="00A938AE">
        <w:rPr>
          <w:lang w:val="en-US"/>
        </w:rPr>
        <w:instrText xml:space="preserve"> ADDIN EN.CITE </w:instrText>
      </w:r>
      <w:r w:rsidR="00A938AE">
        <w:rPr>
          <w:lang w:val="en-US"/>
        </w:rPr>
        <w:fldChar w:fldCharType="begin">
          <w:fldData xml:space="preserve">PEVuZE5vdGU+PENpdGU+PEF1dGhvcj5HcmF5PC9BdXRob3I+PFllYXI+MjAxODwvWWVhcj48UmVj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</w:fldData>
        </w:fldChar>
      </w:r>
      <w:r w:rsidR="00A938AE">
        <w:rPr>
          <w:lang w:val="en-US"/>
        </w:rPr>
        <w:instrText xml:space="preserve"> ADDIN EN.CITE.DATA </w:instrText>
      </w:r>
      <w:r w:rsidR="00A938AE">
        <w:rPr>
          <w:lang w:val="en-US"/>
        </w:rPr>
      </w:r>
      <w:r w:rsidR="00A938AE">
        <w:rPr>
          <w:lang w:val="en-US"/>
        </w:rPr>
        <w:fldChar w:fldCharType="end"/>
      </w:r>
      <w:r w:rsidR="00897310" w:rsidRPr="00BB6B37">
        <w:rPr>
          <w:lang w:val="en-US"/>
        </w:rPr>
      </w:r>
      <w:r w:rsidR="00897310" w:rsidRPr="00BB6B37">
        <w:rPr>
          <w:lang w:val="en-US"/>
        </w:rPr>
        <w:fldChar w:fldCharType="separate"/>
      </w:r>
      <w:r w:rsidR="000F6114">
        <w:rPr>
          <w:noProof/>
          <w:lang w:val="en-US"/>
        </w:rPr>
        <w:t>(4)</w:t>
      </w:r>
      <w:r w:rsidR="00897310" w:rsidRPr="00BB6B37">
        <w:rPr>
          <w:lang w:val="en-US"/>
        </w:rPr>
        <w:fldChar w:fldCharType="end"/>
      </w:r>
    </w:p>
    <w:p w14:paraId="54A5141C" w14:textId="2F1A2399" w:rsidR="00334065" w:rsidRDefault="00334065" w:rsidP="00284C77">
      <w:pPr>
        <w:spacing w:line="480" w:lineRule="auto"/>
        <w:rPr>
          <w:lang w:val="en-US"/>
        </w:rPr>
      </w:pPr>
    </w:p>
    <w:p w14:paraId="5C01637E" w14:textId="05E597CC" w:rsidR="00284C77" w:rsidRPr="00BB6B37" w:rsidRDefault="00A938AE" w:rsidP="00284C77">
      <w:pPr>
        <w:spacing w:line="480" w:lineRule="auto"/>
        <w:rPr>
          <w:lang w:val="en-US"/>
        </w:rPr>
      </w:pPr>
      <w:r>
        <w:rPr>
          <w:lang w:val="en-US"/>
        </w:rPr>
        <w:t>A systematic review summarizes the b</w:t>
      </w:r>
      <w:r w:rsidR="008400D3">
        <w:rPr>
          <w:lang w:val="en-US"/>
        </w:rPr>
        <w:t xml:space="preserve">arriers to </w:t>
      </w:r>
      <w:r>
        <w:rPr>
          <w:lang w:val="en-US"/>
        </w:rPr>
        <w:t xml:space="preserve">HIV </w:t>
      </w:r>
      <w:r w:rsidR="008400D3">
        <w:rPr>
          <w:lang w:val="en-US"/>
        </w:rPr>
        <w:t xml:space="preserve">testing </w:t>
      </w:r>
      <w:r>
        <w:rPr>
          <w:lang w:val="en-US"/>
        </w:rPr>
        <w:t>arising from health provider and institutional levels</w:t>
      </w:r>
      <w:r w:rsidR="008400D3">
        <w:rPr>
          <w:lang w:val="en-US"/>
        </w:rPr>
        <w:t>.</w:t>
      </w:r>
      <w:r>
        <w:rPr>
          <w:lang w:val="en-US"/>
        </w:rPr>
        <w:fldChar w:fldCharType="begin"/>
      </w:r>
      <w:r>
        <w:rPr>
          <w:lang w:val="en-US"/>
        </w:rPr>
        <w:instrText xml:space="preserve"> ADDIN EN.CITE &lt;EndNote&gt;&lt;Cite&gt;&lt;Author&gt;Deblonde&lt;/Author&gt;&lt;Year&gt;2010&lt;/Year&gt;&lt;RecNum&gt;5291&lt;/RecNum&gt;&lt;DisplayText&gt;(5)&lt;/DisplayText&gt;&lt;record&gt;&lt;rec-number&gt;5291&lt;/rec-number&gt;&lt;foreign-keys&gt;&lt;key app="EN" db-id="f2ttfdxd1rdseqe5z9uppedz2zwesp25wpv9" timestamp="1575523539"&gt;5291&lt;/key&gt;&lt;/foreign-keys&gt;&lt;ref-type name="Journal Article"&gt;17&lt;/ref-type&gt;&lt;contributors&gt;&lt;authors&gt;&lt;author&gt;Deblonde, J.&lt;/author&gt;&lt;author&gt;De Koker, P.&lt;/author&gt;&lt;author&gt;Hamers, F. F.&lt;/author&gt;&lt;author&gt;Fontaine, J.&lt;/author&gt;&lt;author&gt;Luchters, S.&lt;/author&gt;&lt;author&gt;Temmerman, M.&lt;/author&gt;&lt;/authors&gt;&lt;/contributors&gt;&lt;auth-address&gt;International Centre for Reproductive Health, Ghent University, Ghent, Belgium. jessika.deblonde@ugent.be&lt;/auth-address&gt;&lt;titles&gt;&lt;title&gt;Barriers to HIV testing in Europe: a systematic review&lt;/title&gt;&lt;secondary-title&gt;Eur J Public Health&lt;/secondary-title&gt;&lt;/titles&gt;&lt;periodical&gt;&lt;full-title&gt;Eur J Public Health&lt;/full-title&gt;&lt;/periodical&gt;&lt;pages&gt;422-32&lt;/pages&gt;&lt;volume&gt;20&lt;/volume&gt;&lt;number&gt;4&lt;/number&gt;&lt;edition&gt;2010/02/04&lt;/edition&gt;&lt;keywords&gt;&lt;keyword&gt;Europe&lt;/keyword&gt;&lt;keyword&gt;HIV Infections/*diagnosis&lt;/keyword&gt;&lt;keyword&gt;*Health Services Accessibility/standards&lt;/keyword&gt;&lt;keyword&gt;Humans&lt;/keyword&gt;&lt;keyword&gt;*Mass Screening&lt;/keyword&gt;&lt;/keywords&gt;&lt;dates&gt;&lt;year&gt;2010&lt;/year&gt;&lt;pub-dates&gt;&lt;date&gt;Aug&lt;/date&gt;&lt;/pub-dates&gt;&lt;/dates&gt;&lt;isbn&gt;1464-360X (Electronic)&amp;#xD;1101-1262 (Linking)&lt;/isbn&gt;&lt;accession-num&gt;20123683&lt;/accession-num&gt;&lt;urls&gt;&lt;related-urls&gt;&lt;url&gt;https://www.ncbi.nlm.nih.gov/pubmed/20123683&lt;/url&gt;&lt;/related-urls&gt;&lt;/urls&gt;&lt;electronic-resource-num&gt;10.1093/eurpub/ckp231&lt;/electronic-resource-num&gt;&lt;/record&gt;&lt;/Cite&gt;&lt;/EndNote&gt;</w:instrText>
      </w:r>
      <w:r>
        <w:rPr>
          <w:lang w:val="en-US"/>
        </w:rPr>
        <w:fldChar w:fldCharType="separate"/>
      </w:r>
      <w:r>
        <w:rPr>
          <w:noProof/>
          <w:lang w:val="en-US"/>
        </w:rPr>
        <w:t>(5)</w:t>
      </w:r>
      <w:r>
        <w:rPr>
          <w:lang w:val="en-US"/>
        </w:rPr>
        <w:fldChar w:fldCharType="end"/>
      </w:r>
      <w:r w:rsidR="008400D3">
        <w:rPr>
          <w:lang w:val="en-US"/>
        </w:rPr>
        <w:t xml:space="preserve"> </w:t>
      </w:r>
      <w:r>
        <w:rPr>
          <w:lang w:val="en-US"/>
        </w:rPr>
        <w:t>In Australia, the main reasons for MSM to avoid or delay testing related to low risk perception for HIV and the need to return to a clinic for receiving their results.</w:t>
      </w:r>
      <w:r>
        <w:rPr>
          <w:lang w:val="en-US"/>
        </w:rPr>
        <w:fldChar w:fldCharType="begin">
          <w:fldData xml:space="preserve">PEVuZE5vdGU+PENpdGU+PEF1dGhvcj5Db253YXk8L0F1dGhvcj48WWVhcj4yMDE1PC9ZZWFyPjxS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</w:fldData>
        </w:fldChar>
      </w:r>
      <w:r>
        <w:rPr>
          <w:lang w:val="en-US"/>
        </w:rPr>
        <w:instrText xml:space="preserve"> ADDIN EN.CITE </w:instrText>
      </w:r>
      <w:r>
        <w:rPr>
          <w:lang w:val="en-US"/>
        </w:rPr>
        <w:fldChar w:fldCharType="begin">
          <w:fldData xml:space="preserve">PEVuZE5vdGU+PENpdGU+PEF1dGhvcj5Db253YXk8L0F1dGhvcj48WWVhcj4yMDE1PC9ZZWFyPjxS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 7)</w:t>
      </w:r>
      <w:r>
        <w:rPr>
          <w:lang w:val="en-US"/>
        </w:rPr>
        <w:fldChar w:fldCharType="end"/>
      </w:r>
      <w:r>
        <w:rPr>
          <w:lang w:val="en-US"/>
        </w:rPr>
        <w:t xml:space="preserve"> </w:t>
      </w:r>
      <w:r w:rsidR="00334065" w:rsidRPr="00BB6B37">
        <w:rPr>
          <w:lang w:val="en-US"/>
        </w:rPr>
        <w:t>HIV self-testing</w:t>
      </w:r>
      <w:r w:rsidR="00284C77" w:rsidRPr="00BB6B37">
        <w:rPr>
          <w:lang w:val="en-US"/>
        </w:rPr>
        <w:t xml:space="preserve"> (HIVST)</w:t>
      </w:r>
      <w:r w:rsidR="00334065" w:rsidRPr="00BB6B37">
        <w:rPr>
          <w:lang w:val="en-US"/>
        </w:rPr>
        <w:t xml:space="preserve"> </w:t>
      </w:r>
      <w:r w:rsidR="00284C77" w:rsidRPr="00BB6B37">
        <w:rPr>
          <w:lang w:val="en-US"/>
        </w:rPr>
        <w:t>allows individuals to test themselves and interpret their own result</w:t>
      </w:r>
      <w:r w:rsidR="002C53BE" w:rsidRPr="00BB6B37">
        <w:rPr>
          <w:lang w:val="en-US"/>
        </w:rPr>
        <w:t xml:space="preserve"> </w:t>
      </w:r>
      <w:r w:rsidR="008400D3">
        <w:rPr>
          <w:lang w:val="en-US"/>
        </w:rPr>
        <w:t xml:space="preserve">prior to seeking medical care and has the potential to reduce barriers to testing in </w:t>
      </w:r>
      <w:r>
        <w:rPr>
          <w:lang w:val="en-US"/>
        </w:rPr>
        <w:t xml:space="preserve">these </w:t>
      </w:r>
      <w:r w:rsidR="008400D3">
        <w:rPr>
          <w:lang w:val="en-US"/>
        </w:rPr>
        <w:t>populations. It</w:t>
      </w:r>
      <w:r w:rsidR="00284C77" w:rsidRPr="00BB6B37">
        <w:rPr>
          <w:lang w:val="en-US"/>
        </w:rPr>
        <w:t xml:space="preserve"> </w:t>
      </w:r>
      <w:r w:rsidR="002C53BE" w:rsidRPr="00BB6B37">
        <w:rPr>
          <w:lang w:val="en-US"/>
        </w:rPr>
        <w:t>is</w:t>
      </w:r>
      <w:r w:rsidR="00284C77" w:rsidRPr="00BB6B37">
        <w:rPr>
          <w:lang w:val="en-US"/>
        </w:rPr>
        <w:t xml:space="preserve"> </w:t>
      </w:r>
      <w:r w:rsidR="00266015" w:rsidRPr="00BB6B37">
        <w:rPr>
          <w:lang w:val="en-US"/>
        </w:rPr>
        <w:t xml:space="preserve">recommended </w:t>
      </w:r>
      <w:r w:rsidR="00284C77" w:rsidRPr="00BB6B37">
        <w:rPr>
          <w:lang w:val="en-US"/>
        </w:rPr>
        <w:t>by the World Health Organization</w:t>
      </w:r>
      <w:r w:rsidR="00806F64">
        <w:rPr>
          <w:lang w:val="en-US"/>
        </w:rPr>
        <w:t xml:space="preserve"> (WHO)</w:t>
      </w:r>
      <w:r w:rsidR="00284C77" w:rsidRPr="00BB6B37">
        <w:rPr>
          <w:lang w:val="en-US"/>
        </w:rPr>
        <w:t xml:space="preserve"> as a screening method to reach those </w:t>
      </w:r>
      <w:r w:rsidR="00266015" w:rsidRPr="00BB6B37">
        <w:rPr>
          <w:lang w:val="en-US"/>
        </w:rPr>
        <w:t xml:space="preserve">who </w:t>
      </w:r>
      <w:r w:rsidR="00181439">
        <w:rPr>
          <w:lang w:val="en-US"/>
        </w:rPr>
        <w:t>may</w:t>
      </w:r>
      <w:r w:rsidR="00266015" w:rsidRPr="00BB6B37">
        <w:rPr>
          <w:lang w:val="en-US"/>
        </w:rPr>
        <w:t xml:space="preserve"> not otherwise seek HIV testin</w:t>
      </w:r>
      <w:r w:rsidR="00EB038F">
        <w:rPr>
          <w:lang w:val="en-US"/>
        </w:rPr>
        <w:t>g</w:t>
      </w:r>
      <w:r w:rsidR="00284C77" w:rsidRPr="00BB6B37">
        <w:rPr>
          <w:lang w:val="en-US"/>
        </w:rPr>
        <w:t xml:space="preserve"> </w:t>
      </w:r>
      <w:r w:rsidR="00EB038F">
        <w:rPr>
          <w:lang w:val="en-US"/>
        </w:rPr>
        <w:t>and</w:t>
      </w:r>
      <w:r w:rsidR="00284C77" w:rsidRPr="00BB6B37">
        <w:rPr>
          <w:lang w:val="en-US"/>
        </w:rPr>
        <w:t xml:space="preserve"> is acceptable among </w:t>
      </w:r>
      <w:r w:rsidR="00454A15" w:rsidRPr="00BB6B37">
        <w:rPr>
          <w:lang w:val="en-US"/>
        </w:rPr>
        <w:t xml:space="preserve">at risk </w:t>
      </w:r>
      <w:r w:rsidR="00284C77" w:rsidRPr="00BB6B37">
        <w:rPr>
          <w:lang w:val="en-US"/>
        </w:rPr>
        <w:t>populations including MSM.</w:t>
      </w:r>
      <w:r w:rsidR="00661964" w:rsidRPr="00BB6B37">
        <w:rPr>
          <w:lang w:val="en-US"/>
        </w:rPr>
        <w:fldChar w:fldCharType="begin"/>
      </w:r>
      <w:r>
        <w:rPr>
          <w:lang w:val="en-US"/>
        </w:rPr>
        <w:instrText xml:space="preserve"> ADDIN EN.CITE &lt;EndNote&gt;&lt;Cite&gt;&lt;RecNum&gt;2272&lt;/RecNum&gt;&lt;DisplayText&gt;(8)&lt;/DisplayText&gt;&lt;record&gt;&lt;rec-number&gt;2272&lt;/rec-number&gt;&lt;foreign-keys&gt;&lt;key app="EN" db-id="f2ttfdxd1rdseqe5z9uppedz2zwesp25wpv9" timestamp="0"&gt;2272&lt;/key&gt;&lt;/foreign-keys&gt;&lt;ref-type name="Web Page"&gt;12&lt;/ref-type&gt;&lt;contributors&gt;&lt;/contributors&gt;&lt;titles&gt;&lt;title&gt;World Health Organization.  Guidelines on HIV self-testing and partner notification.  December 2016&lt;/title&gt;&lt;/titles&gt;&lt;number&gt;16th March 2017&lt;/number&gt;&lt;dates&gt;&lt;/dates&gt;&lt;urls&gt;&lt;related-urls&gt;&lt;url&gt;http://apps.who.int/iris/bitstream/10665/251655/1/9789241549868-eng.pdf?ua=1&lt;/url&gt;&lt;/related-urls&gt;&lt;/urls&gt;&lt;/record&gt;&lt;/Cite&gt;&lt;/EndNote&gt;</w:instrText>
      </w:r>
      <w:r w:rsidR="00661964" w:rsidRPr="00BB6B37">
        <w:rPr>
          <w:lang w:val="en-US"/>
        </w:rPr>
        <w:fldChar w:fldCharType="separate"/>
      </w:r>
      <w:r>
        <w:rPr>
          <w:noProof/>
          <w:lang w:val="en-US"/>
        </w:rPr>
        <w:t>(8)</w:t>
      </w:r>
      <w:r w:rsidR="00661964" w:rsidRPr="00BB6B37">
        <w:rPr>
          <w:lang w:val="en-US"/>
        </w:rPr>
        <w:fldChar w:fldCharType="end"/>
      </w:r>
      <w:r w:rsidR="00284C77" w:rsidRPr="00BB6B37">
        <w:rPr>
          <w:lang w:val="en-US"/>
        </w:rPr>
        <w:t xml:space="preserve"> Although </w:t>
      </w:r>
      <w:r w:rsidR="00857D4B" w:rsidRPr="00BB6B37">
        <w:rPr>
          <w:lang w:val="en-US"/>
        </w:rPr>
        <w:t xml:space="preserve">use of </w:t>
      </w:r>
      <w:r w:rsidR="00284C77" w:rsidRPr="00BB6B37">
        <w:rPr>
          <w:lang w:val="en-US"/>
        </w:rPr>
        <w:t xml:space="preserve">HIVST </w:t>
      </w:r>
      <w:r w:rsidR="00661964" w:rsidRPr="00BB6B37">
        <w:rPr>
          <w:lang w:val="en-US"/>
        </w:rPr>
        <w:t>is</w:t>
      </w:r>
      <w:r w:rsidR="00284C77" w:rsidRPr="00BB6B37">
        <w:rPr>
          <w:lang w:val="en-US"/>
        </w:rPr>
        <w:t xml:space="preserve"> effective in increasing HIV testing rates in MSM</w:t>
      </w:r>
      <w:r w:rsidR="008400D3">
        <w:rPr>
          <w:lang w:val="en-US"/>
        </w:rPr>
        <w:t xml:space="preserve"> within trial settings</w:t>
      </w:r>
      <w:r w:rsidR="00284C77" w:rsidRPr="00BB6B37">
        <w:rPr>
          <w:lang w:val="en-US"/>
        </w:rPr>
        <w:t>,</w:t>
      </w:r>
      <w:r w:rsidR="00284C77" w:rsidRPr="00BB6B37">
        <w:rPr>
          <w:lang w:val="en-US"/>
        </w:rPr>
        <w:fldChar w:fldCharType="begin">
          <w:fldData xml:space="preserve">PEVuZE5vdGU+PENpdGU+PEF1dGhvcj5KYW1pbDwvQXV0aG9yPjxZZWFyPjIwMTc8L1llYXI+PFJl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</w:fldData>
        </w:fldChar>
      </w:r>
      <w:r>
        <w:rPr>
          <w:lang w:val="en-US"/>
        </w:rPr>
        <w:instrText xml:space="preserve"> ADDIN EN.CITE </w:instrText>
      </w:r>
      <w:r>
        <w:rPr>
          <w:lang w:val="en-US"/>
        </w:rPr>
        <w:fldChar w:fldCharType="begin">
          <w:fldData xml:space="preserve">PEVuZE5vdGU+PENpdGU+PEF1dGhvcj5KYW1pbDwvQXV0aG9yPjxZZWFyPjIwMTc8L1llYXI+PFJl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</w:fldData>
        </w:fldChar>
      </w:r>
      <w:r>
        <w:rPr>
          <w:lang w:val="en-US"/>
        </w:rPr>
        <w:instrText xml:space="preserve"> ADDIN EN.CITE.DATA </w:instrText>
      </w:r>
      <w:r>
        <w:rPr>
          <w:lang w:val="en-US"/>
        </w:rPr>
      </w:r>
      <w:r>
        <w:rPr>
          <w:lang w:val="en-US"/>
        </w:rPr>
        <w:fldChar w:fldCharType="end"/>
      </w:r>
      <w:r w:rsidR="00284C77" w:rsidRPr="00BB6B37">
        <w:rPr>
          <w:lang w:val="en-US"/>
        </w:rPr>
      </w:r>
      <w:r w:rsidR="00284C77" w:rsidRPr="00BB6B37">
        <w:rPr>
          <w:lang w:val="en-US"/>
        </w:rPr>
        <w:fldChar w:fldCharType="separate"/>
      </w:r>
      <w:r>
        <w:rPr>
          <w:noProof/>
          <w:lang w:val="en-US"/>
        </w:rPr>
        <w:t>(9, 10)</w:t>
      </w:r>
      <w:r w:rsidR="00284C77" w:rsidRPr="00BB6B37">
        <w:rPr>
          <w:lang w:val="en-US"/>
        </w:rPr>
        <w:fldChar w:fldCharType="end"/>
      </w:r>
      <w:r w:rsidR="00284C77" w:rsidRPr="00BB6B37">
        <w:rPr>
          <w:lang w:val="en-US"/>
        </w:rPr>
        <w:t xml:space="preserve"> less </w:t>
      </w:r>
      <w:r w:rsidR="00955650" w:rsidRPr="00BB6B37">
        <w:rPr>
          <w:lang w:val="en-US"/>
        </w:rPr>
        <w:t xml:space="preserve">is known </w:t>
      </w:r>
      <w:r w:rsidR="008B2674" w:rsidRPr="00BB6B37">
        <w:rPr>
          <w:lang w:val="en-US"/>
        </w:rPr>
        <w:t>about</w:t>
      </w:r>
      <w:r w:rsidR="00CB43C9" w:rsidRPr="00BB6B37">
        <w:rPr>
          <w:lang w:val="en-US"/>
        </w:rPr>
        <w:t xml:space="preserve"> </w:t>
      </w:r>
      <w:r w:rsidR="008927A4" w:rsidRPr="00BB6B37">
        <w:rPr>
          <w:lang w:val="en-US"/>
        </w:rPr>
        <w:t xml:space="preserve">the </w:t>
      </w:r>
      <w:r w:rsidR="00284C77" w:rsidRPr="00BB6B37">
        <w:rPr>
          <w:lang w:val="en-US"/>
        </w:rPr>
        <w:t>optim</w:t>
      </w:r>
      <w:r w:rsidR="00CB43C9" w:rsidRPr="00BB6B37">
        <w:rPr>
          <w:lang w:val="en-US"/>
        </w:rPr>
        <w:t>al ways to</w:t>
      </w:r>
      <w:r w:rsidR="00284C77" w:rsidRPr="00BB6B37">
        <w:rPr>
          <w:lang w:val="en-US"/>
        </w:rPr>
        <w:t xml:space="preserve"> </w:t>
      </w:r>
      <w:r w:rsidR="00C272E0">
        <w:rPr>
          <w:lang w:val="en-US"/>
        </w:rPr>
        <w:t>promote</w:t>
      </w:r>
      <w:r w:rsidR="00284C77" w:rsidRPr="00BB6B37">
        <w:rPr>
          <w:lang w:val="en-US"/>
        </w:rPr>
        <w:t xml:space="preserve"> HIVST among MSM</w:t>
      </w:r>
      <w:r w:rsidR="00E476E8">
        <w:rPr>
          <w:lang w:val="en-US"/>
        </w:rPr>
        <w:t xml:space="preserve"> in the community</w:t>
      </w:r>
      <w:r w:rsidR="00284C77" w:rsidRPr="00BB6B37">
        <w:rPr>
          <w:lang w:val="en-US"/>
        </w:rPr>
        <w:t>.</w:t>
      </w:r>
    </w:p>
    <w:p w14:paraId="3C52B323" w14:textId="77777777" w:rsidR="00EA505D" w:rsidRPr="00BB6B37" w:rsidRDefault="00EA505D" w:rsidP="00284C77">
      <w:pPr>
        <w:spacing w:line="480" w:lineRule="auto"/>
        <w:rPr>
          <w:lang w:val="en-US"/>
        </w:rPr>
      </w:pPr>
    </w:p>
    <w:p w14:paraId="4BAF21CD" w14:textId="23606AC0" w:rsidR="00F20D66" w:rsidRPr="00BB6B37" w:rsidRDefault="008400D3" w:rsidP="00E45670">
      <w:pPr>
        <w:spacing w:line="480" w:lineRule="auto"/>
        <w:rPr>
          <w:lang w:val="en-US"/>
        </w:rPr>
      </w:pPr>
      <w:r>
        <w:t>A key aim</w:t>
      </w:r>
      <w:r w:rsidR="00322D88" w:rsidRPr="00BB6B37">
        <w:t xml:space="preserve"> of introducing HIVST is to </w:t>
      </w:r>
      <w:r w:rsidR="00B7633A">
        <w:t xml:space="preserve">increase the uptake of </w:t>
      </w:r>
      <w:r w:rsidR="00897310">
        <w:t xml:space="preserve">testing </w:t>
      </w:r>
      <w:r w:rsidR="00322D88" w:rsidRPr="00BB6B37">
        <w:t xml:space="preserve">among those who </w:t>
      </w:r>
      <w:r w:rsidR="00D64799">
        <w:t xml:space="preserve">test </w:t>
      </w:r>
      <w:r w:rsidR="00ED0457">
        <w:t>infrequently or not at all</w:t>
      </w:r>
      <w:r w:rsidR="00322D88" w:rsidRPr="00BB6B37">
        <w:t xml:space="preserve">. The success of </w:t>
      </w:r>
      <w:r w:rsidR="00E636A7">
        <w:t>this</w:t>
      </w:r>
      <w:r w:rsidR="00322D88" w:rsidRPr="00BB6B37">
        <w:t xml:space="preserve"> strateg</w:t>
      </w:r>
      <w:r w:rsidR="00E636A7">
        <w:t>y</w:t>
      </w:r>
      <w:r w:rsidR="00322D88" w:rsidRPr="00BB6B37">
        <w:t xml:space="preserve"> requires a greater understanding of </w:t>
      </w:r>
      <w:r w:rsidR="00B7633A">
        <w:t>what models of testing are preferred by MSM, and particularly subpopulations who have lower rates of testing uptake</w:t>
      </w:r>
      <w:r w:rsidR="00322D88" w:rsidRPr="00BB6B37">
        <w:t xml:space="preserve">. </w:t>
      </w:r>
      <w:r w:rsidR="002C53BE" w:rsidRPr="00BB6B37">
        <w:rPr>
          <w:lang w:val="en-US"/>
        </w:rPr>
        <w:t xml:space="preserve">For instance, </w:t>
      </w:r>
      <w:r w:rsidR="00B7633A">
        <w:rPr>
          <w:lang w:val="en-US"/>
        </w:rPr>
        <w:t xml:space="preserve">in some countries it has been observed that </w:t>
      </w:r>
      <w:r w:rsidR="00D64799">
        <w:rPr>
          <w:lang w:val="en-US"/>
        </w:rPr>
        <w:t xml:space="preserve">MSM </w:t>
      </w:r>
      <w:r w:rsidR="00D64799">
        <w:rPr>
          <w:lang w:val="en-US"/>
        </w:rPr>
        <w:lastRenderedPageBreak/>
        <w:t>who were recent</w:t>
      </w:r>
      <w:r w:rsidR="002C53BE" w:rsidRPr="00BB6B37">
        <w:rPr>
          <w:lang w:val="en-US"/>
        </w:rPr>
        <w:t>-arriv</w:t>
      </w:r>
      <w:r w:rsidR="00D64799">
        <w:rPr>
          <w:lang w:val="en-US"/>
        </w:rPr>
        <w:t>als (i.e. migrated to the country within 5 years)</w:t>
      </w:r>
      <w:r w:rsidR="002C53BE" w:rsidRPr="00BB6B37">
        <w:rPr>
          <w:lang w:val="en-US"/>
        </w:rPr>
        <w:t xml:space="preserve"> </w:t>
      </w:r>
      <w:r w:rsidR="00D64799">
        <w:rPr>
          <w:lang w:val="en-US"/>
        </w:rPr>
        <w:t>or</w:t>
      </w:r>
      <w:r w:rsidR="002C53BE" w:rsidRPr="00BB6B37">
        <w:rPr>
          <w:lang w:val="en-US"/>
        </w:rPr>
        <w:t xml:space="preserve"> young </w:t>
      </w:r>
      <w:r w:rsidR="00D64799">
        <w:rPr>
          <w:lang w:val="en-US"/>
        </w:rPr>
        <w:t>(i.e. less than 25 years old)</w:t>
      </w:r>
      <w:r w:rsidR="00D64799" w:rsidRPr="00BB6B37">
        <w:rPr>
          <w:lang w:val="en-US"/>
        </w:rPr>
        <w:t xml:space="preserve"> </w:t>
      </w:r>
      <w:r w:rsidR="002C53BE" w:rsidRPr="00BB6B37">
        <w:rPr>
          <w:lang w:val="en-US"/>
        </w:rPr>
        <w:t>may be at higher risk for HIV compared with other MSM subgroups</w:t>
      </w:r>
      <w:r w:rsidR="0065310C">
        <w:rPr>
          <w:lang w:val="en-US"/>
        </w:rPr>
        <w:t>,</w:t>
      </w:r>
      <w:r w:rsidR="00897310" w:rsidRPr="00BB6B37">
        <w:rPr>
          <w:lang w:val="en-US"/>
        </w:rPr>
        <w:fldChar w:fldCharType="begin">
          <w:fldData xml:space="preserve">PEVuZE5vdGU+PENpdGU+PEF1dGhvcj5NZWRsYW5kPC9BdXRob3I+PFllYXI+MjAxODwvWWVhcj48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</w:fldData>
        </w:fldChar>
      </w:r>
      <w:r w:rsidR="00A938AE">
        <w:rPr>
          <w:lang w:val="en-US"/>
        </w:rPr>
        <w:instrText xml:space="preserve"> ADDIN EN.CITE </w:instrText>
      </w:r>
      <w:r w:rsidR="00A938AE">
        <w:rPr>
          <w:lang w:val="en-US"/>
        </w:rPr>
        <w:fldChar w:fldCharType="begin">
          <w:fldData xml:space="preserve">PEVuZE5vdGU+PENpdGU+PEF1dGhvcj5NZWRsYW5kPC9BdXRob3I+PFllYXI+MjAxODwvWWVhcj48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</w:fldData>
        </w:fldChar>
      </w:r>
      <w:r w:rsidR="00A938AE">
        <w:rPr>
          <w:lang w:val="en-US"/>
        </w:rPr>
        <w:instrText xml:space="preserve"> ADDIN EN.CITE.DATA </w:instrText>
      </w:r>
      <w:r w:rsidR="00A938AE">
        <w:rPr>
          <w:lang w:val="en-US"/>
        </w:rPr>
      </w:r>
      <w:r w:rsidR="00A938AE">
        <w:rPr>
          <w:lang w:val="en-US"/>
        </w:rPr>
        <w:fldChar w:fldCharType="end"/>
      </w:r>
      <w:r w:rsidR="00897310" w:rsidRPr="00BB6B37">
        <w:rPr>
          <w:lang w:val="en-US"/>
        </w:rPr>
      </w:r>
      <w:r w:rsidR="00897310" w:rsidRPr="00BB6B37">
        <w:rPr>
          <w:lang w:val="en-US"/>
        </w:rPr>
        <w:fldChar w:fldCharType="separate"/>
      </w:r>
      <w:r w:rsidR="00A938AE">
        <w:rPr>
          <w:noProof/>
          <w:lang w:val="en-US"/>
        </w:rPr>
        <w:t>(11, 12)</w:t>
      </w:r>
      <w:r w:rsidR="00897310" w:rsidRPr="00BB6B37">
        <w:rPr>
          <w:lang w:val="en-US"/>
        </w:rPr>
        <w:fldChar w:fldCharType="end"/>
      </w:r>
      <w:r w:rsidR="00B7633A">
        <w:rPr>
          <w:lang w:val="en-US"/>
        </w:rPr>
        <w:t xml:space="preserve"> so</w:t>
      </w:r>
      <w:r w:rsidR="008927A4" w:rsidRPr="00BB6B37">
        <w:rPr>
          <w:lang w:val="en-US"/>
        </w:rPr>
        <w:t xml:space="preserve"> it would be useful to establish if there are testing </w:t>
      </w:r>
      <w:r w:rsidR="00857D4B" w:rsidRPr="00BB6B37">
        <w:rPr>
          <w:lang w:val="en-US"/>
        </w:rPr>
        <w:t xml:space="preserve">methods or </w:t>
      </w:r>
      <w:r w:rsidR="008927A4" w:rsidRPr="00BB6B37">
        <w:rPr>
          <w:lang w:val="en-US"/>
        </w:rPr>
        <w:t xml:space="preserve">strategies that </w:t>
      </w:r>
      <w:r w:rsidR="00B7633A">
        <w:rPr>
          <w:lang w:val="en-US"/>
        </w:rPr>
        <w:t>increase the likelihood of uptake in this group</w:t>
      </w:r>
      <w:r w:rsidR="00955650" w:rsidRPr="00BB6B37">
        <w:rPr>
          <w:lang w:val="en-US"/>
        </w:rPr>
        <w:t xml:space="preserve">. </w:t>
      </w:r>
      <w:r w:rsidR="00B7633A">
        <w:rPr>
          <w:lang w:val="en-US"/>
        </w:rPr>
        <w:t>The conventional medical research approach to determining characteristics would be to conduct a prospective trial, empirically comparing outcomes of several different options. This approach can produce strong evidence on preferences, but is expensive and time-consuming, and could only be applied to a small number of alternative options. An alternative</w:t>
      </w:r>
      <w:r w:rsidR="00857D4B" w:rsidRPr="00BB6B37">
        <w:rPr>
          <w:lang w:val="en-US"/>
        </w:rPr>
        <w:t xml:space="preserve"> approach </w:t>
      </w:r>
      <w:r w:rsidR="005440E4" w:rsidRPr="00BB6B37">
        <w:rPr>
          <w:lang w:val="en-US"/>
        </w:rPr>
        <w:t xml:space="preserve">to </w:t>
      </w:r>
      <w:r w:rsidR="00B7633A">
        <w:rPr>
          <w:lang w:val="en-US"/>
        </w:rPr>
        <w:t xml:space="preserve">more quickly and systematically </w:t>
      </w:r>
      <w:r w:rsidR="002C53BE" w:rsidRPr="00BB6B37">
        <w:rPr>
          <w:lang w:val="en-US"/>
        </w:rPr>
        <w:t>acquir</w:t>
      </w:r>
      <w:r w:rsidR="00ED59C1">
        <w:rPr>
          <w:lang w:val="en-US"/>
        </w:rPr>
        <w:t>e</w:t>
      </w:r>
      <w:r w:rsidR="002C53BE" w:rsidRPr="00BB6B37">
        <w:rPr>
          <w:lang w:val="en-US"/>
        </w:rPr>
        <w:t xml:space="preserve"> quantitative </w:t>
      </w:r>
      <w:r w:rsidR="005440E4" w:rsidRPr="00BB6B37">
        <w:rPr>
          <w:lang w:val="en-US"/>
        </w:rPr>
        <w:t xml:space="preserve">preference </w:t>
      </w:r>
      <w:r w:rsidR="002C53BE" w:rsidRPr="00BB6B37">
        <w:rPr>
          <w:lang w:val="en-US"/>
        </w:rPr>
        <w:t xml:space="preserve">data </w:t>
      </w:r>
      <w:r w:rsidR="002346B4" w:rsidRPr="00BB6B37">
        <w:rPr>
          <w:lang w:val="en-US"/>
        </w:rPr>
        <w:t xml:space="preserve">is </w:t>
      </w:r>
      <w:r w:rsidR="00B7633A">
        <w:rPr>
          <w:lang w:val="en-US"/>
        </w:rPr>
        <w:t>through</w:t>
      </w:r>
      <w:r w:rsidR="008927A4" w:rsidRPr="00BB6B37">
        <w:rPr>
          <w:lang w:val="en-US"/>
        </w:rPr>
        <w:t xml:space="preserve"> </w:t>
      </w:r>
      <w:r w:rsidR="002346B4" w:rsidRPr="00BB6B37">
        <w:rPr>
          <w:lang w:val="en-US"/>
        </w:rPr>
        <w:t>d</w:t>
      </w:r>
      <w:r w:rsidR="002C53BE" w:rsidRPr="00BB6B37">
        <w:rPr>
          <w:lang w:val="en-US"/>
        </w:rPr>
        <w:t>iscrete choice experiments (DCEs</w:t>
      </w:r>
      <w:r w:rsidR="00B7633A">
        <w:rPr>
          <w:lang w:val="en-US"/>
        </w:rPr>
        <w:t>), a</w:t>
      </w:r>
      <w:r w:rsidR="00857D4B" w:rsidRPr="00BB6B37">
        <w:rPr>
          <w:lang w:val="en-US"/>
        </w:rPr>
        <w:t xml:space="preserve"> </w:t>
      </w:r>
      <w:r w:rsidR="002C53BE" w:rsidRPr="00BB6B37">
        <w:rPr>
          <w:lang w:val="en-US"/>
        </w:rPr>
        <w:t xml:space="preserve">method </w:t>
      </w:r>
      <w:r w:rsidR="00B7633A">
        <w:rPr>
          <w:lang w:val="en-US"/>
        </w:rPr>
        <w:t>developed</w:t>
      </w:r>
      <w:r w:rsidR="002C53BE" w:rsidRPr="00BB6B37">
        <w:rPr>
          <w:lang w:val="en-US"/>
        </w:rPr>
        <w:t xml:space="preserve"> in marketing and </w:t>
      </w:r>
      <w:r w:rsidR="002346B4" w:rsidRPr="00BB6B37">
        <w:rPr>
          <w:lang w:val="en-US"/>
        </w:rPr>
        <w:t xml:space="preserve">economics </w:t>
      </w:r>
      <w:r w:rsidR="00857D4B" w:rsidRPr="00BB6B37">
        <w:rPr>
          <w:lang w:val="en-US"/>
        </w:rPr>
        <w:t>that is</w:t>
      </w:r>
      <w:r w:rsidR="00A27FF8" w:rsidRPr="00BB6B37">
        <w:rPr>
          <w:lang w:val="en-US"/>
        </w:rPr>
        <w:t xml:space="preserve"> increasingly used in health research</w:t>
      </w:r>
      <w:r w:rsidR="00857D4B" w:rsidRPr="00BB6B37">
        <w:rPr>
          <w:lang w:val="en-US"/>
        </w:rPr>
        <w:t xml:space="preserve"> and has been recognized by the WHO as a useful methodology to design preference-sensitive interventions.</w:t>
      </w:r>
      <w:r w:rsidR="00857D4B" w:rsidRPr="00BB6B37">
        <w:rPr>
          <w:lang w:val="en-US"/>
        </w:rPr>
        <w:fldChar w:fldCharType="begin">
          <w:fldData xml:space="preserve">PEVuZE5vdGU+PENpdGU+PFJlY051bT40MTMzPC9SZWNOdW0+PERpc3BsYXlUZXh0PigxMywgMTQp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</w:fldData>
        </w:fldChar>
      </w:r>
      <w:r w:rsidR="00A938AE">
        <w:rPr>
          <w:lang w:val="en-US"/>
        </w:rPr>
        <w:instrText xml:space="preserve"> ADDIN EN.CITE </w:instrText>
      </w:r>
      <w:r w:rsidR="00A938AE">
        <w:rPr>
          <w:lang w:val="en-US"/>
        </w:rPr>
        <w:fldChar w:fldCharType="begin">
          <w:fldData xml:space="preserve">PEVuZE5vdGU+PENpdGU+PFJlY051bT40MTMzPC9SZWNOdW0+PERpc3BsYXlUZXh0PigxMywgMTQp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</w:fldData>
        </w:fldChar>
      </w:r>
      <w:r w:rsidR="00A938AE">
        <w:rPr>
          <w:lang w:val="en-US"/>
        </w:rPr>
        <w:instrText xml:space="preserve"> ADDIN EN.CITE.DATA </w:instrText>
      </w:r>
      <w:r w:rsidR="00A938AE">
        <w:rPr>
          <w:lang w:val="en-US"/>
        </w:rPr>
      </w:r>
      <w:r w:rsidR="00A938AE">
        <w:rPr>
          <w:lang w:val="en-US"/>
        </w:rPr>
        <w:fldChar w:fldCharType="end"/>
      </w:r>
      <w:r w:rsidR="00857D4B" w:rsidRPr="00BB6B37">
        <w:rPr>
          <w:lang w:val="en-US"/>
        </w:rPr>
      </w:r>
      <w:r w:rsidR="00857D4B" w:rsidRPr="00BB6B37">
        <w:rPr>
          <w:lang w:val="en-US"/>
        </w:rPr>
        <w:fldChar w:fldCharType="separate"/>
      </w:r>
      <w:r w:rsidR="00A938AE">
        <w:rPr>
          <w:noProof/>
          <w:lang w:val="en-US"/>
        </w:rPr>
        <w:t>(13, 14)</w:t>
      </w:r>
      <w:r w:rsidR="00857D4B" w:rsidRPr="00BB6B37">
        <w:rPr>
          <w:lang w:val="en-US"/>
        </w:rPr>
        <w:fldChar w:fldCharType="end"/>
      </w:r>
      <w:r w:rsidR="00A27FF8" w:rsidRPr="00BB6B37">
        <w:rPr>
          <w:lang w:val="en-US"/>
        </w:rPr>
        <w:t xml:space="preserve"> </w:t>
      </w:r>
      <w:r w:rsidR="00804731">
        <w:rPr>
          <w:lang w:val="en-US"/>
        </w:rPr>
        <w:t>A DCE invites participants to choose their preference</w:t>
      </w:r>
      <w:r w:rsidR="00AE5385" w:rsidRPr="00BB6B37">
        <w:rPr>
          <w:lang w:val="en-US"/>
        </w:rPr>
        <w:t xml:space="preserve"> </w:t>
      </w:r>
      <w:r w:rsidR="00804731">
        <w:rPr>
          <w:lang w:val="en-US"/>
        </w:rPr>
        <w:t xml:space="preserve">among </w:t>
      </w:r>
      <w:r w:rsidR="00B47D6E" w:rsidRPr="00BB6B37">
        <w:rPr>
          <w:lang w:val="en-US"/>
        </w:rPr>
        <w:t xml:space="preserve">two or more </w:t>
      </w:r>
      <w:r w:rsidR="00804731">
        <w:rPr>
          <w:lang w:val="en-US"/>
        </w:rPr>
        <w:t xml:space="preserve">hypothetical alternatives. Participants </w:t>
      </w:r>
      <w:r w:rsidR="00A632A5" w:rsidRPr="00BB6B37">
        <w:rPr>
          <w:lang w:val="en-US"/>
        </w:rPr>
        <w:t xml:space="preserve">choose the alternative that maximizes </w:t>
      </w:r>
      <w:r w:rsidR="00EA251C">
        <w:rPr>
          <w:lang w:val="en-US"/>
        </w:rPr>
        <w:t>their</w:t>
      </w:r>
      <w:r w:rsidR="00A632A5" w:rsidRPr="00BB6B37">
        <w:rPr>
          <w:lang w:val="en-US"/>
        </w:rPr>
        <w:t xml:space="preserve"> utility</w:t>
      </w:r>
      <w:r w:rsidR="00E7569A">
        <w:rPr>
          <w:lang w:val="en-US"/>
        </w:rPr>
        <w:t>,</w:t>
      </w:r>
      <w:r w:rsidR="00181439">
        <w:rPr>
          <w:lang w:val="en-US"/>
        </w:rPr>
        <w:t xml:space="preserve"> </w:t>
      </w:r>
      <w:r w:rsidR="006F7939">
        <w:rPr>
          <w:lang w:val="en-US"/>
        </w:rPr>
        <w:t>that is</w:t>
      </w:r>
      <w:r w:rsidR="00A632A5" w:rsidRPr="00BB6B37">
        <w:rPr>
          <w:lang w:val="en-US"/>
        </w:rPr>
        <w:t xml:space="preserve"> the combination of attributes from which the </w:t>
      </w:r>
      <w:r w:rsidR="00244B62">
        <w:rPr>
          <w:lang w:val="en-US"/>
        </w:rPr>
        <w:t>participant</w:t>
      </w:r>
      <w:r w:rsidR="00A632A5" w:rsidRPr="00BB6B37">
        <w:rPr>
          <w:lang w:val="en-US"/>
        </w:rPr>
        <w:t xml:space="preserve"> expect</w:t>
      </w:r>
      <w:r w:rsidR="006C4361">
        <w:rPr>
          <w:lang w:val="en-US"/>
        </w:rPr>
        <w:t>s</w:t>
      </w:r>
      <w:r w:rsidR="00A632A5" w:rsidRPr="00BB6B37">
        <w:rPr>
          <w:lang w:val="en-US"/>
        </w:rPr>
        <w:t xml:space="preserve"> the most </w:t>
      </w:r>
      <w:r w:rsidR="00ED59C1">
        <w:rPr>
          <w:lang w:val="en-US"/>
        </w:rPr>
        <w:t>value</w:t>
      </w:r>
      <w:r w:rsidR="00A632A5" w:rsidRPr="00BB6B37">
        <w:rPr>
          <w:lang w:val="en-US"/>
        </w:rPr>
        <w:t xml:space="preserve">. </w:t>
      </w:r>
      <w:r w:rsidR="00804731">
        <w:rPr>
          <w:lang w:val="en-US"/>
        </w:rPr>
        <w:t>T</w:t>
      </w:r>
      <w:r w:rsidR="00A632A5" w:rsidRPr="00BB6B37">
        <w:rPr>
          <w:lang w:val="en-US"/>
        </w:rPr>
        <w:t xml:space="preserve">rade-offs </w:t>
      </w:r>
      <w:r w:rsidR="006D7700">
        <w:rPr>
          <w:lang w:val="en-US"/>
        </w:rPr>
        <w:t>can</w:t>
      </w:r>
      <w:r w:rsidR="00E7569A">
        <w:rPr>
          <w:lang w:val="en-US"/>
        </w:rPr>
        <w:t xml:space="preserve"> then</w:t>
      </w:r>
      <w:r w:rsidR="006D7700">
        <w:rPr>
          <w:lang w:val="en-US"/>
        </w:rPr>
        <w:t xml:space="preserve"> be observed </w:t>
      </w:r>
      <w:r w:rsidR="00804731">
        <w:rPr>
          <w:lang w:val="en-US"/>
        </w:rPr>
        <w:t xml:space="preserve">as the participant completes a </w:t>
      </w:r>
      <w:r w:rsidR="00244B62">
        <w:rPr>
          <w:lang w:val="en-US"/>
        </w:rPr>
        <w:t>series</w:t>
      </w:r>
      <w:r w:rsidR="00804731">
        <w:rPr>
          <w:lang w:val="en-US"/>
        </w:rPr>
        <w:t xml:space="preserve"> of choice tasks</w:t>
      </w:r>
      <w:r w:rsidR="00A632A5" w:rsidRPr="00BB6B37">
        <w:rPr>
          <w:lang w:val="en-US"/>
        </w:rPr>
        <w:t xml:space="preserve">. </w:t>
      </w:r>
    </w:p>
    <w:p w14:paraId="18B09861" w14:textId="77777777" w:rsidR="00284C77" w:rsidRPr="00BB6B37" w:rsidRDefault="00284C77" w:rsidP="00284C77">
      <w:pPr>
        <w:spacing w:line="480" w:lineRule="auto"/>
        <w:rPr>
          <w:lang w:val="en-US"/>
        </w:rPr>
      </w:pPr>
    </w:p>
    <w:p w14:paraId="49D29216" w14:textId="19C78F18" w:rsidR="004938FA" w:rsidRPr="00BB6B37" w:rsidRDefault="00E7569A" w:rsidP="00284C77">
      <w:pPr>
        <w:spacing w:line="480" w:lineRule="auto"/>
        <w:rPr>
          <w:lang w:val="en-US"/>
        </w:rPr>
      </w:pPr>
      <w:r>
        <w:rPr>
          <w:lang w:val="en-US"/>
        </w:rPr>
        <w:t>In HIV research,</w:t>
      </w:r>
      <w:r w:rsidR="00EA251C">
        <w:rPr>
          <w:lang w:val="en-US"/>
        </w:rPr>
        <w:t xml:space="preserve"> </w:t>
      </w:r>
      <w:r w:rsidR="008E01B5">
        <w:rPr>
          <w:lang w:val="en-US"/>
        </w:rPr>
        <w:t>the majority of</w:t>
      </w:r>
      <w:r w:rsidR="006C4361">
        <w:rPr>
          <w:lang w:val="en-US"/>
        </w:rPr>
        <w:t xml:space="preserve"> </w:t>
      </w:r>
      <w:r w:rsidR="00D22C6C" w:rsidRPr="00BB6B37">
        <w:rPr>
          <w:lang w:val="en-US"/>
        </w:rPr>
        <w:t xml:space="preserve">DCEs </w:t>
      </w:r>
      <w:r w:rsidR="008E01B5">
        <w:rPr>
          <w:lang w:val="en-US"/>
        </w:rPr>
        <w:t xml:space="preserve">have been </w:t>
      </w:r>
      <w:r w:rsidR="00D22C6C" w:rsidRPr="00BB6B37">
        <w:rPr>
          <w:lang w:val="en-US"/>
        </w:rPr>
        <w:t>conducted in low- and middle-income countries (LMIC) to explore preferences for HIV testing services</w:t>
      </w:r>
      <w:r w:rsidR="00D22C6C" w:rsidRPr="00BB6B37">
        <w:rPr>
          <w:lang w:val="en-US"/>
        </w:rPr>
        <w:fldChar w:fldCharType="begin">
          <w:fldData xml:space="preserve">PEVuZE5vdGU+PENpdGU+PEF1dGhvcj5TaWJhbmRhPC9BdXRob3I+PFllYXI+MjAxOTwvWWVhcj48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</w:fldData>
        </w:fldChar>
      </w:r>
      <w:r w:rsidR="008E01B5">
        <w:rPr>
          <w:lang w:val="en-US"/>
        </w:rPr>
        <w:instrText xml:space="preserve"> ADDIN EN.CITE </w:instrText>
      </w:r>
      <w:r w:rsidR="008E01B5">
        <w:rPr>
          <w:lang w:val="en-US"/>
        </w:rPr>
        <w:fldChar w:fldCharType="begin">
          <w:fldData xml:space="preserve">PEVuZE5vdGU+PENpdGU+PEF1dGhvcj5TaWJhbmRhPC9BdXRob3I+PFllYXI+MjAxOTwvWWVhcj48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</w:fldData>
        </w:fldChar>
      </w:r>
      <w:r w:rsidR="008E01B5">
        <w:rPr>
          <w:lang w:val="en-US"/>
        </w:rPr>
        <w:instrText xml:space="preserve"> ADDIN EN.CITE.DATA </w:instrText>
      </w:r>
      <w:r w:rsidR="008E01B5">
        <w:rPr>
          <w:lang w:val="en-US"/>
        </w:rPr>
      </w:r>
      <w:r w:rsidR="008E01B5">
        <w:rPr>
          <w:lang w:val="en-US"/>
        </w:rPr>
        <w:fldChar w:fldCharType="end"/>
      </w:r>
      <w:r w:rsidR="00D22C6C" w:rsidRPr="00BB6B37">
        <w:rPr>
          <w:lang w:val="en-US"/>
        </w:rPr>
      </w:r>
      <w:r w:rsidR="00D22C6C" w:rsidRPr="00BB6B37">
        <w:rPr>
          <w:lang w:val="en-US"/>
        </w:rPr>
        <w:fldChar w:fldCharType="separate"/>
      </w:r>
      <w:r w:rsidR="00BF742D">
        <w:rPr>
          <w:noProof/>
          <w:lang w:val="en-US"/>
        </w:rPr>
        <w:t>(15-26)</w:t>
      </w:r>
      <w:r w:rsidR="00D22C6C" w:rsidRPr="00BB6B37">
        <w:rPr>
          <w:lang w:val="en-US"/>
        </w:rPr>
        <w:fldChar w:fldCharType="end"/>
      </w:r>
      <w:r w:rsidR="00D22C6C" w:rsidRPr="00BB6B37">
        <w:rPr>
          <w:lang w:val="en-US"/>
        </w:rPr>
        <w:t xml:space="preserve"> and linkage to HIV care and treatment.</w:t>
      </w:r>
      <w:r w:rsidR="00D22C6C" w:rsidRPr="00BB6B37">
        <w:rPr>
          <w:lang w:val="en-US"/>
        </w:rPr>
        <w:fldChar w:fldCharType="begin">
          <w:fldData xml:space="preserve">PEVuZE5vdGU+PENpdGU+PEF1dGhvcj5aYW5vbGluaTwvQXV0aG9yPjxZZWFyPjIwMTg8L1llYXI+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</w:fldData>
        </w:fldChar>
      </w:r>
      <w:r w:rsidR="00BF742D">
        <w:rPr>
          <w:lang w:val="en-US"/>
        </w:rPr>
        <w:instrText xml:space="preserve"> ADDIN EN.CITE </w:instrText>
      </w:r>
      <w:r w:rsidR="00BF742D">
        <w:rPr>
          <w:lang w:val="en-US"/>
        </w:rPr>
        <w:fldChar w:fldCharType="begin">
          <w:fldData xml:space="preserve">PEVuZE5vdGU+PENpdGU+PEF1dGhvcj5aYW5vbGluaTwvQXV0aG9yPjxZZWFyPjIwMTg8L1llYXI+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</w:fldData>
        </w:fldChar>
      </w:r>
      <w:r w:rsidR="00BF742D">
        <w:rPr>
          <w:lang w:val="en-US"/>
        </w:rPr>
        <w:instrText xml:space="preserve"> ADDIN EN.CITE.DATA </w:instrText>
      </w:r>
      <w:r w:rsidR="00BF742D">
        <w:rPr>
          <w:lang w:val="en-US"/>
        </w:rPr>
      </w:r>
      <w:r w:rsidR="00BF742D">
        <w:rPr>
          <w:lang w:val="en-US"/>
        </w:rPr>
        <w:fldChar w:fldCharType="end"/>
      </w:r>
      <w:r w:rsidR="00D22C6C" w:rsidRPr="00BB6B37">
        <w:rPr>
          <w:lang w:val="en-US"/>
        </w:rPr>
      </w:r>
      <w:r w:rsidR="00D22C6C" w:rsidRPr="00BB6B37">
        <w:rPr>
          <w:lang w:val="en-US"/>
        </w:rPr>
        <w:fldChar w:fldCharType="separate"/>
      </w:r>
      <w:r w:rsidR="00BF742D">
        <w:rPr>
          <w:noProof/>
          <w:lang w:val="en-US"/>
        </w:rPr>
        <w:t>(27, 28)</w:t>
      </w:r>
      <w:r w:rsidR="00D22C6C" w:rsidRPr="00BB6B37">
        <w:rPr>
          <w:lang w:val="en-US"/>
        </w:rPr>
        <w:fldChar w:fldCharType="end"/>
      </w:r>
      <w:r w:rsidR="00D22C6C" w:rsidRPr="00BB6B37">
        <w:rPr>
          <w:lang w:val="en-US"/>
        </w:rPr>
        <w:t xml:space="preserve"> </w:t>
      </w:r>
      <w:r w:rsidR="008E01B5">
        <w:rPr>
          <w:lang w:val="en-US"/>
        </w:rPr>
        <w:t>Comparatively</w:t>
      </w:r>
      <w:r w:rsidR="00BF742D">
        <w:rPr>
          <w:lang w:val="en-US"/>
        </w:rPr>
        <w:t xml:space="preserve"> few</w:t>
      </w:r>
      <w:r w:rsidR="008E01B5">
        <w:rPr>
          <w:lang w:val="en-US"/>
        </w:rPr>
        <w:t>er</w:t>
      </w:r>
      <w:r w:rsidR="00BF742D">
        <w:rPr>
          <w:lang w:val="en-US"/>
        </w:rPr>
        <w:t xml:space="preserve"> DCEs in HIV research have been conducted in high-income countries.</w:t>
      </w:r>
      <w:r w:rsidR="00BF742D">
        <w:rPr>
          <w:lang w:val="en-US"/>
        </w:rPr>
        <w:fldChar w:fldCharType="begin">
          <w:fldData xml:space="preserve">PEVuZE5vdGU+PENpdGU+PEF1dGhvcj5QaGlsbGlwczwvQXV0aG9yPjxZZWFyPjIwMDI8L1llYXI+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</w:fldData>
        </w:fldChar>
      </w:r>
      <w:r w:rsidR="008E01B5">
        <w:rPr>
          <w:lang w:val="en-US"/>
        </w:rPr>
        <w:instrText xml:space="preserve"> ADDIN EN.CITE </w:instrText>
      </w:r>
      <w:r w:rsidR="008E01B5">
        <w:rPr>
          <w:lang w:val="en-US"/>
        </w:rPr>
        <w:fldChar w:fldCharType="begin">
          <w:fldData xml:space="preserve">PEVuZE5vdGU+PENpdGU+PEF1dGhvcj5QaGlsbGlwczwvQXV0aG9yPjxZZWFyPjIwMDI8L1llYXI+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</w:fldData>
        </w:fldChar>
      </w:r>
      <w:r w:rsidR="008E01B5">
        <w:rPr>
          <w:lang w:val="en-US"/>
        </w:rPr>
        <w:instrText xml:space="preserve"> ADDIN EN.CITE.DATA </w:instrText>
      </w:r>
      <w:r w:rsidR="008E01B5">
        <w:rPr>
          <w:lang w:val="en-US"/>
        </w:rPr>
      </w:r>
      <w:r w:rsidR="008E01B5">
        <w:rPr>
          <w:lang w:val="en-US"/>
        </w:rPr>
        <w:fldChar w:fldCharType="end"/>
      </w:r>
      <w:r w:rsidR="00BF742D">
        <w:rPr>
          <w:lang w:val="en-US"/>
        </w:rPr>
      </w:r>
      <w:r w:rsidR="00BF742D">
        <w:rPr>
          <w:lang w:val="en-US"/>
        </w:rPr>
        <w:fldChar w:fldCharType="separate"/>
      </w:r>
      <w:r w:rsidR="008E01B5">
        <w:rPr>
          <w:noProof/>
          <w:lang w:val="en-US"/>
        </w:rPr>
        <w:t>(29-31)</w:t>
      </w:r>
      <w:r w:rsidR="00BF742D">
        <w:rPr>
          <w:lang w:val="en-US"/>
        </w:rPr>
        <w:fldChar w:fldCharType="end"/>
      </w:r>
      <w:r w:rsidR="008E01B5" w:rsidRPr="00BB6B37">
        <w:rPr>
          <w:lang w:val="en-US"/>
        </w:rPr>
        <w:t xml:space="preserve"> </w:t>
      </w:r>
      <w:r w:rsidR="008E01B5">
        <w:rPr>
          <w:lang w:val="en-US"/>
        </w:rPr>
        <w:t xml:space="preserve">To our best knowledge, only one other </w:t>
      </w:r>
      <w:r w:rsidR="00D22C6C" w:rsidRPr="00BB6B37">
        <w:rPr>
          <w:lang w:val="en-US"/>
        </w:rPr>
        <w:t>DCE assessed MSM</w:t>
      </w:r>
      <w:r w:rsidR="00CB3E48">
        <w:rPr>
          <w:lang w:val="en-US"/>
        </w:rPr>
        <w:t xml:space="preserve">’s </w:t>
      </w:r>
      <w:r w:rsidR="00D22C6C" w:rsidRPr="00BB6B37">
        <w:rPr>
          <w:lang w:val="en-US"/>
        </w:rPr>
        <w:t>preferences for HIV testing services.</w:t>
      </w:r>
      <w:r w:rsidR="00D22C6C" w:rsidRPr="00BB6B37">
        <w:rPr>
          <w:lang w:val="en-US"/>
        </w:rPr>
        <w:fldChar w:fldCharType="begin"/>
      </w:r>
      <w:r w:rsidR="00BF742D">
        <w:rPr>
          <w:lang w:val="en-US"/>
        </w:rPr>
        <w:instrText xml:space="preserve"> ADDIN EN.CITE &lt;EndNote&gt;&lt;Cite&gt;&lt;Author&gt;Miners&lt;/Author&gt;&lt;Year&gt;2019&lt;/Year&gt;&lt;RecNum&gt;5098&lt;/RecNum&gt;&lt;DisplayText&gt;(31)&lt;/DisplayText&gt;&lt;record&gt;&lt;rec-number&gt;5098&lt;/rec-number&gt;&lt;foreign-keys&gt;&lt;key app="EN" db-id="f2ttfdxd1rdseqe5z9uppedz2zwesp25wpv9" timestamp="0"&gt;5098&lt;/key&gt;&lt;/foreign-keys&gt;&lt;ref-type name="Journal Article"&gt;17&lt;/ref-type&gt;&lt;contributors&gt;&lt;authors&gt;&lt;author&gt;Miners, A.&lt;/author&gt;&lt;author&gt;Nadarzynski, T.&lt;/author&gt;&lt;author&gt;Witzel, C.&lt;/author&gt;&lt;author&gt;Phillips, A. N.&lt;/author&gt;&lt;author&gt;Cambiano, V.&lt;/author&gt;&lt;author&gt;Rodger, A. J.&lt;/author&gt;&lt;author&gt;Llewellyn, C. D.&lt;/author&gt;&lt;/authors&gt;&lt;/contributors&gt;&lt;auth-address&gt;Faculty of Public Health and Policy, London School of Hygiene &amp;amp; Tropical Medicine, London, United Kingdom.&amp;#xD;Department of Psychology, University of Southampton, Southampton, United Kingdom.&amp;#xD;Royal South Hants Hospital, Solent NHS Trust, Southampton, United Kingdom.&amp;#xD;Institute for Global Health, University College London, London, United Kingdom.&amp;#xD;Department of Primary Care and Public Health, Brighton and Sussex Medical School, Brighton, United Kingdom.&lt;/auth-address&gt;&lt;titles&gt;&lt;title&gt;Preferences for HIV testing services among men who have sex with men in the UK: A discrete choice experiment&lt;/title&gt;&lt;secondary-title&gt;PLoS Med&lt;/secondary-title&gt;&lt;/titles&gt;&lt;pages&gt;e1002779&lt;/pages&gt;&lt;volume&gt;16&lt;/volume&gt;&lt;number&gt;4&lt;/number&gt;&lt;edition&gt;2019/04/12&lt;/edition&gt;&lt;dates&gt;&lt;year&gt;2019&lt;/year&gt;&lt;pub-dates&gt;&lt;date&gt;Apr&lt;/date&gt;&lt;/pub-dates&gt;&lt;/dates&gt;&lt;isbn&gt;1549-1676 (Electronic)&amp;#xD;1549-1277 (Linking)&lt;/isbn&gt;&lt;accession-num&gt;30973868&lt;/accession-num&gt;&lt;urls&gt;&lt;related-urls&gt;&lt;url&gt;https://www.ncbi.nlm.nih.gov/pubmed/30973868&lt;/url&gt;&lt;/related-urls&gt;&lt;/urls&gt;&lt;electronic-resource-num&gt;10.1371/journal.pmed.1002779&lt;/electronic-resource-num&gt;&lt;/record&gt;&lt;/Cite&gt;&lt;/EndNote&gt;</w:instrText>
      </w:r>
      <w:r w:rsidR="00D22C6C" w:rsidRPr="00BB6B37">
        <w:rPr>
          <w:lang w:val="en-US"/>
        </w:rPr>
        <w:fldChar w:fldCharType="separate"/>
      </w:r>
      <w:r w:rsidR="00BF742D">
        <w:rPr>
          <w:noProof/>
          <w:lang w:val="en-US"/>
        </w:rPr>
        <w:t>(31)</w:t>
      </w:r>
      <w:r w:rsidR="00D22C6C" w:rsidRPr="00BB6B37">
        <w:rPr>
          <w:lang w:val="en-US"/>
        </w:rPr>
        <w:fldChar w:fldCharType="end"/>
      </w:r>
      <w:r w:rsidR="00D22C6C" w:rsidRPr="00BB6B37">
        <w:rPr>
          <w:lang w:val="en-US"/>
        </w:rPr>
        <w:t xml:space="preserve"> </w:t>
      </w:r>
      <w:r w:rsidR="003A15C1">
        <w:rPr>
          <w:lang w:val="en-US"/>
        </w:rPr>
        <w:t>This study aims to extend this literature by focusing on the preferences for the implementation of HIV self-testing among MSM living in a high-income country.</w:t>
      </w:r>
    </w:p>
    <w:p w14:paraId="2E3B2F75" w14:textId="77777777" w:rsidR="008906C1" w:rsidRPr="00BB6B37" w:rsidRDefault="008906C1" w:rsidP="00284C77">
      <w:pPr>
        <w:spacing w:line="480" w:lineRule="auto"/>
        <w:rPr>
          <w:lang w:val="en-US"/>
        </w:rPr>
      </w:pPr>
    </w:p>
    <w:p w14:paraId="2F9870B3" w14:textId="77777777" w:rsidR="00E41441" w:rsidRPr="00BB6B37" w:rsidRDefault="00723A30" w:rsidP="00284C77">
      <w:pPr>
        <w:spacing w:line="480" w:lineRule="auto"/>
        <w:rPr>
          <w:b/>
          <w:lang w:val="en-US"/>
        </w:rPr>
      </w:pPr>
      <w:r w:rsidRPr="00BB6B37">
        <w:rPr>
          <w:b/>
          <w:lang w:val="en-US"/>
        </w:rPr>
        <w:t>METHODS</w:t>
      </w:r>
    </w:p>
    <w:p w14:paraId="06284AAA" w14:textId="17DED84C" w:rsidR="00723A30" w:rsidRPr="00BB6B37" w:rsidRDefault="00723A30" w:rsidP="00284C77">
      <w:pPr>
        <w:spacing w:line="480" w:lineRule="auto"/>
        <w:rPr>
          <w:b/>
          <w:lang w:val="en-US"/>
        </w:rPr>
      </w:pPr>
      <w:r w:rsidRPr="00BB6B37">
        <w:rPr>
          <w:b/>
          <w:lang w:val="en-US"/>
        </w:rPr>
        <w:lastRenderedPageBreak/>
        <w:t>Study population</w:t>
      </w:r>
      <w:r w:rsidR="00E7569A">
        <w:rPr>
          <w:b/>
          <w:lang w:val="en-US"/>
        </w:rPr>
        <w:t xml:space="preserve"> and recruitment procedures</w:t>
      </w:r>
    </w:p>
    <w:p w14:paraId="1C23623F" w14:textId="31016004" w:rsidR="00E7569A" w:rsidRPr="00BB6B37" w:rsidRDefault="00E7569A" w:rsidP="00E7569A">
      <w:pPr>
        <w:spacing w:line="480" w:lineRule="auto"/>
        <w:rPr>
          <w:lang w:val="en-US"/>
        </w:rPr>
      </w:pPr>
      <w:r>
        <w:rPr>
          <w:lang w:val="en-US"/>
        </w:rPr>
        <w:t>We rec</w:t>
      </w:r>
      <w:r w:rsidR="00392AE5">
        <w:rPr>
          <w:lang w:val="en-US"/>
        </w:rPr>
        <w:t>r</w:t>
      </w:r>
      <w:r>
        <w:rPr>
          <w:lang w:val="en-US"/>
        </w:rPr>
        <w:t>uited</w:t>
      </w:r>
      <w:r w:rsidR="004566F4">
        <w:rPr>
          <w:lang w:val="en-US"/>
        </w:rPr>
        <w:t xml:space="preserve"> those who identified as gay, bisexual or other men who have sex with men (</w:t>
      </w:r>
      <w:r w:rsidR="008906C1" w:rsidRPr="00BB6B37">
        <w:rPr>
          <w:lang w:val="en-US"/>
        </w:rPr>
        <w:t>MSM</w:t>
      </w:r>
      <w:r w:rsidR="004566F4">
        <w:rPr>
          <w:lang w:val="en-US"/>
        </w:rPr>
        <w:t>),</w:t>
      </w:r>
      <w:r w:rsidR="00CC4AD4" w:rsidRPr="00BB6B37">
        <w:rPr>
          <w:lang w:val="en-US"/>
        </w:rPr>
        <w:t xml:space="preserve"> </w:t>
      </w:r>
      <w:r w:rsidR="004566F4">
        <w:rPr>
          <w:lang w:val="en-US"/>
        </w:rPr>
        <w:t>residing</w:t>
      </w:r>
      <w:r w:rsidR="00CC4AD4" w:rsidRPr="00BB6B37">
        <w:rPr>
          <w:lang w:val="en-US"/>
        </w:rPr>
        <w:t xml:space="preserve"> in Australia</w:t>
      </w:r>
      <w:r w:rsidR="004566F4">
        <w:rPr>
          <w:lang w:val="en-US"/>
        </w:rPr>
        <w:t>, age over 18 years and not previously diagnosed with HIV</w:t>
      </w:r>
      <w:r w:rsidR="00CC4AD4" w:rsidRPr="00BB6B37">
        <w:rPr>
          <w:lang w:val="en-US"/>
        </w:rPr>
        <w:t>.</w:t>
      </w:r>
      <w:r w:rsidR="008906C1" w:rsidRPr="00BB6B37">
        <w:rPr>
          <w:lang w:val="en-US"/>
        </w:rPr>
        <w:t xml:space="preserve"> </w:t>
      </w:r>
      <w:r w:rsidR="00723A30" w:rsidRPr="00BB6B37">
        <w:rPr>
          <w:lang w:val="en-US"/>
        </w:rPr>
        <w:t xml:space="preserve">For online recruitment, we advertised the survey through a weekly banner ad in Grindr </w:t>
      </w:r>
      <w:r w:rsidR="008D5F43" w:rsidRPr="00BB6B37">
        <w:rPr>
          <w:lang w:val="en-US"/>
        </w:rPr>
        <w:t>(</w:t>
      </w:r>
      <w:r w:rsidR="00723A30" w:rsidRPr="00BB6B37">
        <w:rPr>
          <w:lang w:val="en-US"/>
        </w:rPr>
        <w:t xml:space="preserve">a </w:t>
      </w:r>
      <w:r w:rsidR="008D5F43" w:rsidRPr="00BB6B37">
        <w:rPr>
          <w:lang w:val="en-US"/>
        </w:rPr>
        <w:t xml:space="preserve">smartphone </w:t>
      </w:r>
      <w:r w:rsidR="00723A30" w:rsidRPr="00BB6B37">
        <w:rPr>
          <w:lang w:val="en-US"/>
        </w:rPr>
        <w:t>dating app</w:t>
      </w:r>
      <w:r w:rsidR="008D5F43" w:rsidRPr="00BB6B37">
        <w:rPr>
          <w:lang w:val="en-US"/>
        </w:rPr>
        <w:t>lication</w:t>
      </w:r>
      <w:r w:rsidR="00723A30" w:rsidRPr="00BB6B37">
        <w:rPr>
          <w:lang w:val="en-US"/>
        </w:rPr>
        <w:t xml:space="preserve"> for </w:t>
      </w:r>
      <w:r w:rsidR="005500CD" w:rsidRPr="00BB6B37">
        <w:rPr>
          <w:lang w:val="en-US"/>
        </w:rPr>
        <w:t>MSM</w:t>
      </w:r>
      <w:r w:rsidR="008D5F43" w:rsidRPr="00BB6B37">
        <w:rPr>
          <w:lang w:val="en-US"/>
        </w:rPr>
        <w:t>)</w:t>
      </w:r>
      <w:r w:rsidR="00723A30" w:rsidRPr="00BB6B37">
        <w:rPr>
          <w:lang w:val="en-US"/>
        </w:rPr>
        <w:t xml:space="preserve"> from December 2017 to January 2018. </w:t>
      </w:r>
      <w:r>
        <w:rPr>
          <w:lang w:val="en-US"/>
        </w:rPr>
        <w:t>T</w:t>
      </w:r>
      <w:r w:rsidR="00A76450" w:rsidRPr="00BB6B37">
        <w:rPr>
          <w:lang w:val="en-US"/>
        </w:rPr>
        <w:t xml:space="preserve">wo community-based organizations, </w:t>
      </w:r>
      <w:r w:rsidR="00824751">
        <w:rPr>
          <w:lang w:val="en-US"/>
        </w:rPr>
        <w:t>ACON (formerly known as the</w:t>
      </w:r>
      <w:r w:rsidR="00A76450" w:rsidRPr="00BB6B37">
        <w:rPr>
          <w:lang w:val="en-US"/>
        </w:rPr>
        <w:t xml:space="preserve"> AIDS Council of New South Wales) and Thorne </w:t>
      </w:r>
      <w:proofErr w:type="spellStart"/>
      <w:r w:rsidR="00A76450" w:rsidRPr="00BB6B37">
        <w:rPr>
          <w:lang w:val="en-US"/>
        </w:rPr>
        <w:t>Harbour</w:t>
      </w:r>
      <w:proofErr w:type="spellEnd"/>
      <w:r w:rsidR="00A76450" w:rsidRPr="00BB6B37">
        <w:rPr>
          <w:lang w:val="en-US"/>
        </w:rPr>
        <w:t xml:space="preserve"> Health</w:t>
      </w:r>
      <w:r w:rsidR="00824751">
        <w:rPr>
          <w:lang w:val="en-US"/>
        </w:rPr>
        <w:t xml:space="preserve"> (formerly known as the AIDS Council of Victoria)</w:t>
      </w:r>
      <w:r w:rsidR="00A76450" w:rsidRPr="00BB6B37">
        <w:rPr>
          <w:lang w:val="en-US"/>
        </w:rPr>
        <w:t xml:space="preserve">, </w:t>
      </w:r>
      <w:r>
        <w:rPr>
          <w:lang w:val="en-US"/>
        </w:rPr>
        <w:t>provided the</w:t>
      </w:r>
      <w:r w:rsidR="00A76450" w:rsidRPr="00BB6B37">
        <w:rPr>
          <w:lang w:val="en-US"/>
        </w:rPr>
        <w:t xml:space="preserve"> survey</w:t>
      </w:r>
      <w:r w:rsidR="00A76450">
        <w:rPr>
          <w:lang w:val="en-US"/>
        </w:rPr>
        <w:t xml:space="preserve"> </w:t>
      </w:r>
      <w:r w:rsidR="00A76450" w:rsidRPr="00BB6B37">
        <w:rPr>
          <w:lang w:val="en-US"/>
        </w:rPr>
        <w:t>link</w:t>
      </w:r>
      <w:r>
        <w:rPr>
          <w:lang w:val="en-US"/>
        </w:rPr>
        <w:t xml:space="preserve"> on their Facebook page. In addition,</w:t>
      </w:r>
      <w:r w:rsidR="00723A30" w:rsidRPr="00BB6B37">
        <w:rPr>
          <w:lang w:val="en-US"/>
        </w:rPr>
        <w:t xml:space="preserve"> </w:t>
      </w:r>
      <w:r w:rsidR="005500CD" w:rsidRPr="00BB6B37">
        <w:rPr>
          <w:lang w:val="en-US"/>
        </w:rPr>
        <w:t>MSM</w:t>
      </w:r>
      <w:r w:rsidR="00723A30" w:rsidRPr="00BB6B37">
        <w:rPr>
          <w:lang w:val="en-US"/>
        </w:rPr>
        <w:t xml:space="preserve"> who attended Melbourne Sexual Health Centre </w:t>
      </w:r>
      <w:r w:rsidR="008D5F43" w:rsidRPr="00BB6B37">
        <w:rPr>
          <w:lang w:val="en-US"/>
        </w:rPr>
        <w:t xml:space="preserve">(MSHC) </w:t>
      </w:r>
      <w:r w:rsidR="00723A30" w:rsidRPr="00BB6B37">
        <w:rPr>
          <w:lang w:val="en-US"/>
        </w:rPr>
        <w:t xml:space="preserve">and Sydney Sexual Health Centre </w:t>
      </w:r>
      <w:r w:rsidR="008D5F43" w:rsidRPr="00BB6B37">
        <w:rPr>
          <w:lang w:val="en-US"/>
        </w:rPr>
        <w:t>(SSHC)</w:t>
      </w:r>
      <w:r>
        <w:rPr>
          <w:lang w:val="en-US"/>
        </w:rPr>
        <w:t>,</w:t>
      </w:r>
      <w:r w:rsidRPr="00E7569A">
        <w:rPr>
          <w:lang w:val="en-US"/>
        </w:rPr>
        <w:t xml:space="preserve"> </w:t>
      </w:r>
      <w:r w:rsidRPr="00BB6B37">
        <w:rPr>
          <w:lang w:val="en-US"/>
        </w:rPr>
        <w:t>the two largest public sexual health clinics in Victoria and New South Wales respectively</w:t>
      </w:r>
      <w:r>
        <w:rPr>
          <w:lang w:val="en-US"/>
        </w:rPr>
        <w:t>,</w:t>
      </w:r>
      <w:r w:rsidR="008D5F43" w:rsidRPr="00BB6B37">
        <w:rPr>
          <w:lang w:val="en-US"/>
        </w:rPr>
        <w:t xml:space="preserve"> </w:t>
      </w:r>
      <w:r w:rsidR="00952790" w:rsidRPr="00BB6B37">
        <w:rPr>
          <w:lang w:val="en-US"/>
        </w:rPr>
        <w:t xml:space="preserve">from </w:t>
      </w:r>
      <w:r w:rsidR="007470C7" w:rsidRPr="00BB6B37">
        <w:rPr>
          <w:lang w:val="en-US"/>
        </w:rPr>
        <w:t>March</w:t>
      </w:r>
      <w:r w:rsidR="00952790" w:rsidRPr="00BB6B37">
        <w:rPr>
          <w:lang w:val="en-US"/>
        </w:rPr>
        <w:t xml:space="preserve"> </w:t>
      </w:r>
      <w:r w:rsidR="007470C7" w:rsidRPr="00BB6B37">
        <w:rPr>
          <w:lang w:val="en-US"/>
        </w:rPr>
        <w:t xml:space="preserve">2018 </w:t>
      </w:r>
      <w:r w:rsidR="00952790" w:rsidRPr="00BB6B37">
        <w:rPr>
          <w:lang w:val="en-US"/>
        </w:rPr>
        <w:t xml:space="preserve">to </w:t>
      </w:r>
      <w:r w:rsidR="007470C7" w:rsidRPr="00BB6B37">
        <w:rPr>
          <w:lang w:val="en-US"/>
        </w:rPr>
        <w:t>September 2018</w:t>
      </w:r>
      <w:r w:rsidR="00952790" w:rsidRPr="00BB6B37">
        <w:rPr>
          <w:lang w:val="en-US"/>
        </w:rPr>
        <w:t xml:space="preserve"> </w:t>
      </w:r>
      <w:r w:rsidR="00723A30" w:rsidRPr="00BB6B37">
        <w:rPr>
          <w:lang w:val="en-US"/>
        </w:rPr>
        <w:t xml:space="preserve">were </w:t>
      </w:r>
      <w:r w:rsidR="005500CD" w:rsidRPr="00BB6B37">
        <w:rPr>
          <w:lang w:val="en-US"/>
        </w:rPr>
        <w:t>invited to participate</w:t>
      </w:r>
      <w:r w:rsidR="00EA251C">
        <w:rPr>
          <w:lang w:val="en-US"/>
        </w:rPr>
        <w:t xml:space="preserve"> in the surve</w:t>
      </w:r>
      <w:r>
        <w:rPr>
          <w:lang w:val="en-US"/>
        </w:rPr>
        <w:t>y</w:t>
      </w:r>
      <w:r w:rsidR="008D5F43" w:rsidRPr="00BB6B37">
        <w:rPr>
          <w:lang w:val="en-US"/>
        </w:rPr>
        <w:t xml:space="preserve">. </w:t>
      </w:r>
      <w:r w:rsidR="007E6178" w:rsidRPr="00BB6B37">
        <w:rPr>
          <w:lang w:val="en-US"/>
        </w:rPr>
        <w:t>Men</w:t>
      </w:r>
      <w:r w:rsidR="00723A30" w:rsidRPr="00BB6B37">
        <w:rPr>
          <w:lang w:val="en-US"/>
        </w:rPr>
        <w:t xml:space="preserve"> who attend</w:t>
      </w:r>
      <w:r w:rsidR="007E6178" w:rsidRPr="00BB6B37">
        <w:rPr>
          <w:lang w:val="en-US"/>
        </w:rPr>
        <w:t>ed</w:t>
      </w:r>
      <w:r w:rsidR="00723A30" w:rsidRPr="00BB6B37">
        <w:rPr>
          <w:lang w:val="en-US"/>
        </w:rPr>
        <w:t xml:space="preserve"> </w:t>
      </w:r>
      <w:r>
        <w:rPr>
          <w:lang w:val="en-US"/>
        </w:rPr>
        <w:t>these clinics routinely</w:t>
      </w:r>
      <w:r w:rsidR="00723A30" w:rsidRPr="00BB6B37">
        <w:rPr>
          <w:lang w:val="en-US"/>
        </w:rPr>
        <w:t xml:space="preserve"> complete a computer</w:t>
      </w:r>
      <w:r w:rsidR="00CD2125">
        <w:rPr>
          <w:lang w:val="en-US"/>
        </w:rPr>
        <w:t>-</w:t>
      </w:r>
      <w:r w:rsidR="00723A30" w:rsidRPr="00BB6B37">
        <w:rPr>
          <w:lang w:val="en-US"/>
        </w:rPr>
        <w:t xml:space="preserve">assisted </w:t>
      </w:r>
      <w:r w:rsidR="007C5A62" w:rsidRPr="00BB6B37">
        <w:rPr>
          <w:lang w:val="en-US"/>
        </w:rPr>
        <w:t>self-</w:t>
      </w:r>
      <w:r w:rsidR="00723A30" w:rsidRPr="00BB6B37">
        <w:rPr>
          <w:lang w:val="en-US"/>
        </w:rPr>
        <w:t>interview</w:t>
      </w:r>
      <w:r w:rsidR="007E6178" w:rsidRPr="00BB6B37">
        <w:rPr>
          <w:lang w:val="en-US"/>
        </w:rPr>
        <w:t xml:space="preserve"> </w:t>
      </w:r>
      <w:r w:rsidR="007C5A62" w:rsidRPr="00BB6B37">
        <w:rPr>
          <w:lang w:val="en-US"/>
        </w:rPr>
        <w:t xml:space="preserve">(CASI) about their demographic and sexual </w:t>
      </w:r>
      <w:r w:rsidR="00A31755" w:rsidRPr="00BB6B37">
        <w:rPr>
          <w:lang w:val="en-US"/>
        </w:rPr>
        <w:t>history</w:t>
      </w:r>
      <w:r w:rsidR="007E6178" w:rsidRPr="00BB6B37">
        <w:rPr>
          <w:lang w:val="en-US"/>
        </w:rPr>
        <w:t xml:space="preserve">. </w:t>
      </w:r>
      <w:r>
        <w:rPr>
          <w:lang w:val="en-US"/>
        </w:rPr>
        <w:t xml:space="preserve">During the study period, an additional page at the end </w:t>
      </w:r>
      <w:r w:rsidR="00547476" w:rsidRPr="00BB6B37">
        <w:rPr>
          <w:lang w:val="en-US"/>
        </w:rPr>
        <w:t xml:space="preserve">invited men to participate in the </w:t>
      </w:r>
      <w:r w:rsidR="00D72229" w:rsidRPr="00BB6B37">
        <w:rPr>
          <w:lang w:val="en-US"/>
        </w:rPr>
        <w:t xml:space="preserve">DCE </w:t>
      </w:r>
      <w:r w:rsidR="00547476" w:rsidRPr="00BB6B37">
        <w:rPr>
          <w:lang w:val="en-US"/>
        </w:rPr>
        <w:t xml:space="preserve">study. </w:t>
      </w:r>
      <w:r w:rsidRPr="00BB6B37">
        <w:rPr>
          <w:lang w:val="en-US"/>
        </w:rPr>
        <w:t>If interested, the online survey link</w:t>
      </w:r>
      <w:r w:rsidR="00392AE5">
        <w:rPr>
          <w:lang w:val="en-US"/>
        </w:rPr>
        <w:t xml:space="preserve"> </w:t>
      </w:r>
      <w:r w:rsidRPr="00BB6B37">
        <w:rPr>
          <w:lang w:val="en-US"/>
        </w:rPr>
        <w:t xml:space="preserve">was sent to their registered mobile phone number or email. </w:t>
      </w:r>
      <w:r w:rsidR="00BC6005">
        <w:rPr>
          <w:lang w:val="en-US"/>
        </w:rPr>
        <w:t xml:space="preserve">Electronic consent was collected after men read the participant information online. </w:t>
      </w:r>
      <w:r>
        <w:rPr>
          <w:lang w:val="en-US"/>
        </w:rPr>
        <w:t>All m</w:t>
      </w:r>
      <w:r w:rsidRPr="00BB6B37">
        <w:rPr>
          <w:lang w:val="en-US"/>
        </w:rPr>
        <w:t xml:space="preserve">en </w:t>
      </w:r>
      <w:r>
        <w:rPr>
          <w:lang w:val="en-US"/>
        </w:rPr>
        <w:t xml:space="preserve">who agreed to participate </w:t>
      </w:r>
      <w:r w:rsidRPr="00BB6B37">
        <w:rPr>
          <w:lang w:val="en-US"/>
        </w:rPr>
        <w:t xml:space="preserve">were randomly assigned through the online survey system to </w:t>
      </w:r>
      <w:r>
        <w:rPr>
          <w:lang w:val="en-US"/>
        </w:rPr>
        <w:t xml:space="preserve">one of two separate DCEs: </w:t>
      </w:r>
      <w:proofErr w:type="spellStart"/>
      <w:r w:rsidR="009E4547">
        <w:rPr>
          <w:lang w:val="en-US"/>
        </w:rPr>
        <w:t>DCET</w:t>
      </w:r>
      <w:r w:rsidR="004F5993">
        <w:rPr>
          <w:lang w:val="en-US"/>
        </w:rPr>
        <w:t>est</w:t>
      </w:r>
      <w:proofErr w:type="spellEnd"/>
      <w:r w:rsidRPr="00BB6B37">
        <w:rPr>
          <w:lang w:val="en-US"/>
        </w:rPr>
        <w:t xml:space="preserve"> </w:t>
      </w:r>
      <w:r>
        <w:rPr>
          <w:lang w:val="en-US"/>
        </w:rPr>
        <w:t>investigated preferences for different aspects of HIV testing, including self-</w:t>
      </w:r>
      <w:r w:rsidR="00C36B65">
        <w:rPr>
          <w:lang w:val="en-US"/>
        </w:rPr>
        <w:t>testing</w:t>
      </w:r>
      <w:r>
        <w:rPr>
          <w:lang w:val="en-US"/>
        </w:rPr>
        <w:t xml:space="preserve">, while </w:t>
      </w:r>
      <w:proofErr w:type="spellStart"/>
      <w:r w:rsidR="00BE4DAA">
        <w:rPr>
          <w:lang w:val="en-US"/>
        </w:rPr>
        <w:t>DCEK</w:t>
      </w:r>
      <w:r w:rsidR="004F5993">
        <w:rPr>
          <w:lang w:val="en-US"/>
        </w:rPr>
        <w:t>its</w:t>
      </w:r>
      <w:proofErr w:type="spellEnd"/>
      <w:r>
        <w:rPr>
          <w:lang w:val="en-US"/>
        </w:rPr>
        <w:t xml:space="preserve"> investigated preferences for the different aspects of HIVST and delivery</w:t>
      </w:r>
      <w:r w:rsidR="00600605">
        <w:rPr>
          <w:lang w:val="en-US"/>
        </w:rPr>
        <w:t>.</w:t>
      </w:r>
      <w:r w:rsidR="00BC6005">
        <w:rPr>
          <w:lang w:val="en-US"/>
        </w:rPr>
        <w:t xml:space="preserve"> </w:t>
      </w:r>
      <w:r w:rsidR="003A15C1">
        <w:rPr>
          <w:lang w:val="en-US"/>
        </w:rPr>
        <w:t>No financial incentives were offered for the completion of the survey.</w:t>
      </w:r>
    </w:p>
    <w:p w14:paraId="6AE0D9BF" w14:textId="77777777" w:rsidR="005F5D5B" w:rsidRPr="00BB6B37" w:rsidRDefault="005F5D5B" w:rsidP="00284C77">
      <w:pPr>
        <w:spacing w:line="480" w:lineRule="auto"/>
        <w:rPr>
          <w:lang w:val="en-US"/>
        </w:rPr>
      </w:pPr>
    </w:p>
    <w:p w14:paraId="4F0E5AAA" w14:textId="77777777" w:rsidR="005F5D5B" w:rsidRPr="00BB6B37" w:rsidRDefault="005F5D5B" w:rsidP="00284C77">
      <w:pPr>
        <w:spacing w:line="480" w:lineRule="auto"/>
        <w:rPr>
          <w:b/>
          <w:lang w:val="en-US"/>
        </w:rPr>
      </w:pPr>
      <w:r w:rsidRPr="00BB6B37">
        <w:rPr>
          <w:b/>
          <w:lang w:val="en-US"/>
        </w:rPr>
        <w:t>Design of the DCE</w:t>
      </w:r>
    </w:p>
    <w:p w14:paraId="308297B2" w14:textId="103DC0B5" w:rsidR="00E9227D" w:rsidRDefault="0046065F" w:rsidP="007976AE">
      <w:pPr>
        <w:spacing w:line="480" w:lineRule="auto"/>
        <w:rPr>
          <w:b/>
          <w:sz w:val="20"/>
          <w:szCs w:val="20"/>
        </w:rPr>
      </w:pPr>
      <w:r w:rsidRPr="00BB6B37">
        <w:rPr>
          <w:lang w:val="en-US"/>
        </w:rPr>
        <w:t>The f</w:t>
      </w:r>
      <w:r w:rsidR="0055707C" w:rsidRPr="00BB6B37">
        <w:rPr>
          <w:lang w:val="en-US"/>
        </w:rPr>
        <w:t xml:space="preserve">ormative stage </w:t>
      </w:r>
      <w:r w:rsidR="00D72229" w:rsidRPr="00BB6B37">
        <w:rPr>
          <w:lang w:val="en-US"/>
        </w:rPr>
        <w:t xml:space="preserve">of the DCE </w:t>
      </w:r>
      <w:r w:rsidR="003B2780">
        <w:rPr>
          <w:lang w:val="en-US"/>
        </w:rPr>
        <w:t xml:space="preserve">followed </w:t>
      </w:r>
      <w:r w:rsidR="0065310C">
        <w:rPr>
          <w:lang w:val="en-US"/>
        </w:rPr>
        <w:t>a series of steps</w:t>
      </w:r>
      <w:r w:rsidR="0055707C" w:rsidRPr="00BB6B37">
        <w:rPr>
          <w:lang w:val="en-US"/>
        </w:rPr>
        <w:t>.</w:t>
      </w:r>
      <w:r w:rsidR="00EE4F40" w:rsidRPr="00BB6B37">
        <w:rPr>
          <w:lang w:val="en-US"/>
        </w:rPr>
        <w:t xml:space="preserve"> First, </w:t>
      </w:r>
      <w:r w:rsidRPr="00BB6B37">
        <w:rPr>
          <w:lang w:val="en-US"/>
        </w:rPr>
        <w:t xml:space="preserve">a </w:t>
      </w:r>
      <w:r w:rsidR="005F5D5B" w:rsidRPr="00BB6B37">
        <w:rPr>
          <w:lang w:val="en-US"/>
        </w:rPr>
        <w:t>s</w:t>
      </w:r>
      <w:r w:rsidR="00E41441" w:rsidRPr="00BB6B37">
        <w:rPr>
          <w:lang w:val="en-US"/>
        </w:rPr>
        <w:t>coping literature review</w:t>
      </w:r>
      <w:r w:rsidR="00746265" w:rsidRPr="00BB6B37">
        <w:rPr>
          <w:lang w:val="en-US"/>
        </w:rPr>
        <w:t xml:space="preserve"> </w:t>
      </w:r>
      <w:r w:rsidR="005F5D5B" w:rsidRPr="00BB6B37">
        <w:rPr>
          <w:lang w:val="en-US"/>
        </w:rPr>
        <w:t xml:space="preserve">was performed </w:t>
      </w:r>
      <w:r w:rsidR="00746265" w:rsidRPr="00BB6B37">
        <w:rPr>
          <w:lang w:val="en-US"/>
        </w:rPr>
        <w:t xml:space="preserve">to identify </w:t>
      </w:r>
      <w:r w:rsidR="005F5D5B" w:rsidRPr="00BB6B37">
        <w:rPr>
          <w:lang w:val="en-US"/>
        </w:rPr>
        <w:t xml:space="preserve">potential </w:t>
      </w:r>
      <w:r w:rsidR="00746265" w:rsidRPr="00BB6B37">
        <w:rPr>
          <w:lang w:val="en-US"/>
        </w:rPr>
        <w:t>attributes</w:t>
      </w:r>
      <w:r w:rsidR="005F5D5B" w:rsidRPr="00BB6B37">
        <w:rPr>
          <w:lang w:val="en-US"/>
        </w:rPr>
        <w:t xml:space="preserve"> of HIV testing that</w:t>
      </w:r>
      <w:r w:rsidR="00746265" w:rsidRPr="00BB6B37">
        <w:rPr>
          <w:lang w:val="en-US"/>
        </w:rPr>
        <w:t xml:space="preserve"> </w:t>
      </w:r>
      <w:r w:rsidR="00A01EE9" w:rsidRPr="00BB6B37">
        <w:rPr>
          <w:lang w:val="en-US"/>
        </w:rPr>
        <w:t xml:space="preserve">might </w:t>
      </w:r>
      <w:r w:rsidR="005F5D5B" w:rsidRPr="00BB6B37">
        <w:rPr>
          <w:lang w:val="en-US"/>
        </w:rPr>
        <w:t>influence MSM’s likelihood to test. Q</w:t>
      </w:r>
      <w:r w:rsidR="00E41441" w:rsidRPr="00BB6B37">
        <w:rPr>
          <w:lang w:val="en-US"/>
        </w:rPr>
        <w:t>ualitative interviews</w:t>
      </w:r>
      <w:r w:rsidR="00746265" w:rsidRPr="00BB6B37">
        <w:rPr>
          <w:lang w:val="en-US"/>
        </w:rPr>
        <w:t xml:space="preserve"> </w:t>
      </w:r>
      <w:r w:rsidR="005F5D5B" w:rsidRPr="00BB6B37">
        <w:rPr>
          <w:lang w:val="en-US"/>
        </w:rPr>
        <w:t xml:space="preserve">with </w:t>
      </w:r>
      <w:r w:rsidR="00A54A39" w:rsidRPr="00BB6B37">
        <w:rPr>
          <w:lang w:val="en-US"/>
        </w:rPr>
        <w:t>20</w:t>
      </w:r>
      <w:r w:rsidR="005F5D5B" w:rsidRPr="00BB6B37">
        <w:rPr>
          <w:lang w:val="en-US"/>
        </w:rPr>
        <w:t xml:space="preserve"> MSM</w:t>
      </w:r>
      <w:r w:rsidR="00746265" w:rsidRPr="00BB6B37">
        <w:rPr>
          <w:lang w:val="en-US"/>
        </w:rPr>
        <w:t xml:space="preserve"> </w:t>
      </w:r>
      <w:r w:rsidR="00D72229" w:rsidRPr="00BB6B37">
        <w:rPr>
          <w:lang w:val="en-US"/>
        </w:rPr>
        <w:t xml:space="preserve">were </w:t>
      </w:r>
      <w:r w:rsidR="005F5D5B" w:rsidRPr="00BB6B37">
        <w:rPr>
          <w:lang w:val="en-US"/>
        </w:rPr>
        <w:t xml:space="preserve">conducted to understand </w:t>
      </w:r>
      <w:r w:rsidR="006551FB">
        <w:rPr>
          <w:lang w:val="en-US"/>
        </w:rPr>
        <w:lastRenderedPageBreak/>
        <w:t>motivations</w:t>
      </w:r>
      <w:r w:rsidR="005F5D5B" w:rsidRPr="00BB6B37">
        <w:rPr>
          <w:lang w:val="en-US"/>
        </w:rPr>
        <w:t xml:space="preserve"> to test for HIV and </w:t>
      </w:r>
      <w:r w:rsidR="00926125">
        <w:rPr>
          <w:lang w:val="en-US"/>
        </w:rPr>
        <w:t>preferences</w:t>
      </w:r>
      <w:r w:rsidR="005F5D5B" w:rsidRPr="00BB6B37">
        <w:rPr>
          <w:lang w:val="en-US"/>
        </w:rPr>
        <w:t xml:space="preserve"> </w:t>
      </w:r>
      <w:r w:rsidR="00926125">
        <w:rPr>
          <w:lang w:val="en-US"/>
        </w:rPr>
        <w:t>for</w:t>
      </w:r>
      <w:r w:rsidR="005F5D5B" w:rsidRPr="00BB6B37">
        <w:rPr>
          <w:lang w:val="en-US"/>
        </w:rPr>
        <w:t xml:space="preserve"> </w:t>
      </w:r>
      <w:r w:rsidR="00222007">
        <w:rPr>
          <w:lang w:val="en-US"/>
        </w:rPr>
        <w:t>qualities of</w:t>
      </w:r>
      <w:r w:rsidR="005F5D5B" w:rsidRPr="00BB6B37">
        <w:rPr>
          <w:lang w:val="en-US"/>
        </w:rPr>
        <w:t xml:space="preserve"> HIVST.</w:t>
      </w:r>
      <w:r w:rsidR="00726294" w:rsidRPr="00BB6B37">
        <w:rPr>
          <w:lang w:val="en-US"/>
        </w:rPr>
        <w:fldChar w:fldCharType="begin"/>
      </w:r>
      <w:r w:rsidR="00BF742D">
        <w:rPr>
          <w:lang w:val="en-US"/>
        </w:rPr>
        <w:instrText xml:space="preserve"> ADDIN EN.CITE &lt;EndNote&gt;&lt;Cite&gt;&lt;Author&gt;Callander&lt;/Author&gt;&lt;RecNum&gt;4965&lt;/RecNum&gt;&lt;DisplayText&gt;(32)&lt;/DisplayText&gt;&lt;record&gt;&lt;rec-number&gt;4965&lt;/rec-number&gt;&lt;foreign-keys&gt;&lt;key app="EN" db-id="f2ttfdxd1rdseqe5z9uppedz2zwesp25wpv9" timestamp="0"&gt;4965&lt;/key&gt;&lt;/foreign-keys&gt;&lt;ref-type name="Conference Paper"&gt;47&lt;/ref-type&gt;&lt;contributors&gt;&lt;authors&gt;&lt;author&gt;Callander, D.&lt;/author&gt;&lt;author&gt;Guy, R.&lt;/author&gt;&lt;author&gt;Smith, K.&lt;/author&gt;&lt;author&gt;Jamil, M. S.&lt;/author&gt;&lt;author&gt;Holt, M.&lt;/author&gt;&lt;author&gt;Bradley, J.&lt;/author&gt;&lt;author&gt;Bavinton, B.&lt;/author&gt;&lt;author&gt;Keen, P.&lt;/author&gt;&lt;author&gt;Prestage, G.&lt;/author&gt;&lt;/authors&gt;&lt;/contributors&gt;&lt;titles&gt;&lt;title&gt;It’s like cooking an egg: Exploring gay and bisexual men’s responses to HIV self-testing&lt;/title&gt;&lt;secondary-title&gt;2015 Australasian HIV and AIDS Conference&lt;/secondary-title&gt;&lt;/titles&gt;&lt;dates&gt;&lt;/dates&gt;&lt;pub-location&gt;Brisbane, Australia&lt;/pub-location&gt;&lt;urls&gt;&lt;related-urls&gt;&lt;url&gt;https://ashm.blob.core.windows.net/ashmpublic/ASHM%202015_All%20Abstracts.pdf&lt;/url&gt;&lt;/related-urls&gt;&lt;/urls&gt;&lt;/record&gt;&lt;/Cite&gt;&lt;/EndNote&gt;</w:instrText>
      </w:r>
      <w:r w:rsidR="00726294" w:rsidRPr="00BB6B37">
        <w:rPr>
          <w:lang w:val="en-US"/>
        </w:rPr>
        <w:fldChar w:fldCharType="separate"/>
      </w:r>
      <w:r w:rsidR="00BF742D">
        <w:rPr>
          <w:noProof/>
          <w:lang w:val="en-US"/>
        </w:rPr>
        <w:t>(32)</w:t>
      </w:r>
      <w:r w:rsidR="00726294" w:rsidRPr="00BB6B37">
        <w:rPr>
          <w:lang w:val="en-US"/>
        </w:rPr>
        <w:fldChar w:fldCharType="end"/>
      </w:r>
      <w:r w:rsidR="005F5D5B" w:rsidRPr="00BB6B37">
        <w:rPr>
          <w:lang w:val="en-US"/>
        </w:rPr>
        <w:t xml:space="preserve"> The final list of attributes and levels </w:t>
      </w:r>
      <w:r w:rsidR="00824751">
        <w:rPr>
          <w:lang w:val="en-US"/>
        </w:rPr>
        <w:t>w</w:t>
      </w:r>
      <w:r w:rsidR="003A15C1">
        <w:rPr>
          <w:lang w:val="en-US"/>
        </w:rPr>
        <w:t>ere</w:t>
      </w:r>
      <w:r w:rsidR="005F5D5B" w:rsidRPr="00BB6B37">
        <w:rPr>
          <w:lang w:val="en-US"/>
        </w:rPr>
        <w:t xml:space="preserve"> chosen based on the literature review, qualitative interviews and policy relevance</w:t>
      </w:r>
      <w:r w:rsidR="003B2780">
        <w:rPr>
          <w:lang w:val="en-US"/>
        </w:rPr>
        <w:t xml:space="preserve"> (see Table 1)</w:t>
      </w:r>
      <w:r w:rsidR="005F5D5B" w:rsidRPr="00BB6B37">
        <w:rPr>
          <w:lang w:val="en-US"/>
        </w:rPr>
        <w:t>.</w:t>
      </w:r>
      <w:r w:rsidR="00F8756A" w:rsidRPr="00BB6B37">
        <w:rPr>
          <w:lang w:val="en-US"/>
        </w:rPr>
        <w:t xml:space="preserve"> </w:t>
      </w:r>
      <w:r w:rsidR="003A15C1" w:rsidRPr="00AB3CEC">
        <w:rPr>
          <w:lang w:val="en-US"/>
        </w:rPr>
        <w:t>We con</w:t>
      </w:r>
      <w:r w:rsidR="003A15C1" w:rsidRPr="00EF2C57">
        <w:rPr>
          <w:lang w:val="en-US"/>
        </w:rPr>
        <w:t>sidered but did not include the following attributes as they were deemed less influential</w:t>
      </w:r>
      <w:r w:rsidR="003A15C1" w:rsidRPr="00AB3CEC">
        <w:rPr>
          <w:lang w:val="en-US"/>
        </w:rPr>
        <w:t xml:space="preserve"> on the choice to test for HIV</w:t>
      </w:r>
      <w:r w:rsidR="00AB3CEC" w:rsidRPr="00AB3CEC">
        <w:rPr>
          <w:lang w:val="en-US"/>
        </w:rPr>
        <w:t xml:space="preserve"> for someone living in a high-income country</w:t>
      </w:r>
      <w:r w:rsidR="003A15C1" w:rsidRPr="00AB3CEC">
        <w:rPr>
          <w:lang w:val="en-US"/>
        </w:rPr>
        <w:t xml:space="preserve">: </w:t>
      </w:r>
      <w:r w:rsidR="00AB3CEC" w:rsidRPr="00426BD8">
        <w:rPr>
          <w:lang w:val="en-US"/>
        </w:rPr>
        <w:t>testing of other sexually transmitted infections (often routinely performed with HIV testing)</w:t>
      </w:r>
      <w:r w:rsidR="00AB3CEC" w:rsidRPr="00AB3CEC">
        <w:rPr>
          <w:lang w:val="en-US"/>
        </w:rPr>
        <w:t xml:space="preserve">, </w:t>
      </w:r>
      <w:r w:rsidR="00AB3CEC" w:rsidRPr="00EF2C57">
        <w:rPr>
          <w:lang w:val="en-US"/>
        </w:rPr>
        <w:t>availability of HIV medications in the testing site (rapid linkage to care is not usually an issue)</w:t>
      </w:r>
      <w:r w:rsidR="00AB3CEC" w:rsidRPr="00AB3CEC">
        <w:rPr>
          <w:lang w:val="en-US"/>
        </w:rPr>
        <w:t xml:space="preserve">, </w:t>
      </w:r>
      <w:r w:rsidR="00AB3CEC">
        <w:rPr>
          <w:lang w:val="en-US"/>
        </w:rPr>
        <w:t xml:space="preserve">and </w:t>
      </w:r>
      <w:r w:rsidR="00AB3CEC" w:rsidRPr="00AB3CEC">
        <w:rPr>
          <w:lang w:val="en-US"/>
        </w:rPr>
        <w:t>offering financial incentives to test (not a usual practice).</w:t>
      </w:r>
      <w:r w:rsidR="003A15C1">
        <w:rPr>
          <w:lang w:val="en-US"/>
        </w:rPr>
        <w:t xml:space="preserve"> </w:t>
      </w:r>
      <w:r w:rsidR="00D41686" w:rsidRPr="00BB6B37">
        <w:rPr>
          <w:lang w:val="en-US"/>
        </w:rPr>
        <w:t xml:space="preserve">The survey was pilot tested among 20 </w:t>
      </w:r>
      <w:r w:rsidR="00CD2125">
        <w:rPr>
          <w:lang w:val="en-US"/>
        </w:rPr>
        <w:t>MSM</w:t>
      </w:r>
      <w:r w:rsidR="00CD2125" w:rsidRPr="00BB6B37">
        <w:rPr>
          <w:lang w:val="en-US"/>
        </w:rPr>
        <w:t xml:space="preserve"> </w:t>
      </w:r>
      <w:r w:rsidR="00D41686" w:rsidRPr="00BB6B37">
        <w:rPr>
          <w:lang w:val="en-US"/>
        </w:rPr>
        <w:t xml:space="preserve">and minor changes </w:t>
      </w:r>
      <w:r w:rsidR="00770E1F" w:rsidRPr="00BB6B37">
        <w:rPr>
          <w:lang w:val="en-US"/>
        </w:rPr>
        <w:t xml:space="preserve">were made </w:t>
      </w:r>
      <w:r w:rsidR="00D33AC1" w:rsidRPr="00BB6B37">
        <w:rPr>
          <w:lang w:val="en-US"/>
        </w:rPr>
        <w:t xml:space="preserve">to improve </w:t>
      </w:r>
      <w:r w:rsidR="00D72229" w:rsidRPr="00BB6B37">
        <w:rPr>
          <w:lang w:val="en-US"/>
        </w:rPr>
        <w:t>comprehension</w:t>
      </w:r>
      <w:r w:rsidR="00F8756A" w:rsidRPr="00BB6B37">
        <w:rPr>
          <w:lang w:val="en-US"/>
        </w:rPr>
        <w:t>.</w:t>
      </w:r>
      <w:r w:rsidR="00A54A39" w:rsidRPr="00BB6B37">
        <w:rPr>
          <w:lang w:val="en-US"/>
        </w:rPr>
        <w:t xml:space="preserve"> </w:t>
      </w:r>
      <w:r w:rsidR="003F34FC">
        <w:rPr>
          <w:lang w:val="en-US"/>
        </w:rPr>
        <w:t>Further i</w:t>
      </w:r>
      <w:r w:rsidR="003F34FC" w:rsidRPr="006A29C0">
        <w:rPr>
          <w:lang w:val="en-US"/>
        </w:rPr>
        <w:t>nformation about the experimental design is provided in Appendix 1.</w:t>
      </w:r>
      <w:r w:rsidR="003A15C1">
        <w:rPr>
          <w:b/>
          <w:sz w:val="20"/>
          <w:szCs w:val="20"/>
          <w:lang w:val="en-US"/>
        </w:rPr>
        <w:t xml:space="preserve"> </w:t>
      </w:r>
      <w:r w:rsidR="00222007">
        <w:rPr>
          <w:lang w:val="en-US"/>
        </w:rPr>
        <w:t xml:space="preserve">Each participant was presented with 16 choice sets (Figure 1). </w:t>
      </w:r>
      <w:r w:rsidR="003D242E" w:rsidRPr="00BB6B37">
        <w:rPr>
          <w:lang w:val="en-US"/>
        </w:rPr>
        <w:t xml:space="preserve">All choice sets consisted of two </w:t>
      </w:r>
      <w:r w:rsidR="0089145C" w:rsidRPr="00BB6B37">
        <w:rPr>
          <w:lang w:val="en-US"/>
        </w:rPr>
        <w:t>unlabeled</w:t>
      </w:r>
      <w:r w:rsidR="003D242E" w:rsidRPr="00BB6B37">
        <w:rPr>
          <w:lang w:val="en-US"/>
        </w:rPr>
        <w:t xml:space="preserve"> options, and respondents had to choose one of the two options</w:t>
      </w:r>
      <w:r w:rsidR="006A29C0">
        <w:rPr>
          <w:lang w:val="en-US"/>
        </w:rPr>
        <w:t xml:space="preserve"> </w:t>
      </w:r>
      <w:r w:rsidR="00222007">
        <w:rPr>
          <w:lang w:val="en-US"/>
        </w:rPr>
        <w:t>that they preferred.</w:t>
      </w:r>
    </w:p>
    <w:p w14:paraId="4218633D" w14:textId="77777777" w:rsidR="00E9227D" w:rsidRDefault="00E9227D" w:rsidP="007976AE">
      <w:pPr>
        <w:spacing w:line="480" w:lineRule="auto"/>
        <w:rPr>
          <w:b/>
          <w:sz w:val="20"/>
          <w:szCs w:val="20"/>
        </w:rPr>
      </w:pPr>
    </w:p>
    <w:p w14:paraId="05EA4FD4" w14:textId="50FAD709" w:rsidR="00637272" w:rsidRPr="00E9227D" w:rsidRDefault="00637272" w:rsidP="007976AE">
      <w:pPr>
        <w:spacing w:line="480" w:lineRule="auto"/>
        <w:rPr>
          <w:lang w:val="en-US"/>
        </w:rPr>
      </w:pPr>
      <w:r w:rsidRPr="00BB6B37">
        <w:rPr>
          <w:b/>
        </w:rPr>
        <w:t>Statistical Analysis</w:t>
      </w:r>
    </w:p>
    <w:p w14:paraId="719CBD6E" w14:textId="54E26764" w:rsidR="00F453AF" w:rsidRPr="00BB6B37" w:rsidRDefault="00637272" w:rsidP="007976AE">
      <w:pPr>
        <w:spacing w:line="480" w:lineRule="auto"/>
      </w:pPr>
      <w:r w:rsidRPr="00BB6B37">
        <w:t xml:space="preserve">Descriptive statistics </w:t>
      </w:r>
      <w:r w:rsidR="00EF2C57">
        <w:t xml:space="preserve">using STATA statistical software (version 13.1, </w:t>
      </w:r>
      <w:proofErr w:type="spellStart"/>
      <w:r w:rsidR="00EF2C57">
        <w:t>StataCorp</w:t>
      </w:r>
      <w:proofErr w:type="spellEnd"/>
      <w:r w:rsidR="00EF2C57">
        <w:t xml:space="preserve">, USA) </w:t>
      </w:r>
      <w:r w:rsidR="00347670" w:rsidRPr="00BB6B37">
        <w:t>were</w:t>
      </w:r>
      <w:r w:rsidRPr="00BB6B37">
        <w:t xml:space="preserve"> used to summarize the sociodemographic characteristics of the </w:t>
      </w:r>
      <w:r w:rsidR="00487DB3">
        <w:t>sample</w:t>
      </w:r>
      <w:r w:rsidRPr="00BB6B37">
        <w:t xml:space="preserve">. </w:t>
      </w:r>
      <w:r w:rsidR="00487DB3">
        <w:rPr>
          <w:lang w:val="en-US"/>
        </w:rPr>
        <w:t>W</w:t>
      </w:r>
      <w:r w:rsidRPr="00BB6B37">
        <w:t xml:space="preserve">e compared </w:t>
      </w:r>
      <w:r w:rsidR="00411079">
        <w:t>socio</w:t>
      </w:r>
      <w:r w:rsidRPr="00BB6B37">
        <w:t>demographic</w:t>
      </w:r>
      <w:r w:rsidR="00411079">
        <w:t xml:space="preserve"> characteristic</w:t>
      </w:r>
      <w:r w:rsidRPr="00BB6B37">
        <w:t>s</w:t>
      </w:r>
      <w:r w:rsidR="00411079">
        <w:t xml:space="preserve"> of participants</w:t>
      </w:r>
      <w:r w:rsidRPr="00BB6B37">
        <w:t xml:space="preserve"> with th</w:t>
      </w:r>
      <w:r w:rsidR="00450501">
        <w:t>os</w:t>
      </w:r>
      <w:r w:rsidRPr="00BB6B37">
        <w:t xml:space="preserve">e </w:t>
      </w:r>
      <w:r w:rsidR="00411079">
        <w:t xml:space="preserve">of participants </w:t>
      </w:r>
      <w:r w:rsidR="00450501">
        <w:t xml:space="preserve">in the </w:t>
      </w:r>
      <w:r w:rsidR="00D72E84" w:rsidRPr="00BB6B37">
        <w:t xml:space="preserve">Australian </w:t>
      </w:r>
      <w:r w:rsidRPr="00BB6B37">
        <w:t xml:space="preserve">Gay </w:t>
      </w:r>
      <w:r w:rsidR="00CD2125">
        <w:t xml:space="preserve">Community </w:t>
      </w:r>
      <w:r w:rsidRPr="00BB6B37">
        <w:t>Periodic</w:t>
      </w:r>
      <w:r w:rsidR="00926125">
        <w:t xml:space="preserve"> Survey</w:t>
      </w:r>
      <w:r w:rsidR="00D72E84" w:rsidRPr="00BB6B37">
        <w:t>.</w:t>
      </w:r>
      <w:r w:rsidR="00726294" w:rsidRPr="00BB6B37">
        <w:fldChar w:fldCharType="begin"/>
      </w:r>
      <w:r w:rsidR="00BF742D">
        <w:instrText xml:space="preserve"> ADDIN EN.CITE &lt;EndNote&gt;&lt;Cite&gt;&lt;RecNum&gt;4966&lt;/RecNum&gt;&lt;DisplayText&gt;(33)&lt;/DisplayText&gt;&lt;record&gt;&lt;rec-number&gt;4966&lt;/rec-number&gt;&lt;foreign-keys&gt;&lt;key app="EN" db-id="f2ttfdxd1rdseqe5z9uppedz2zwesp25wpv9" timestamp="0"&gt;4966&lt;/key&gt;&lt;/foreign-keys&gt;&lt;ref-type name="Web Page"&gt;12&lt;/ref-type&gt;&lt;contributors&gt;&lt;/contributors&gt;&lt;titles&gt;&lt;title&gt;University of New South Wales. Gay Community Periodic Surveys&lt;/title&gt;&lt;/titles&gt;&lt;number&gt;21 Mar 2019&lt;/number&gt;&lt;dates&gt;&lt;/dates&gt;&lt;urls&gt;&lt;related-urls&gt;&lt;url&gt;https://csrh.arts.unsw.edu.au/research/publications/gcps/&lt;/url&gt;&lt;/related-urls&gt;&lt;/urls&gt;&lt;/record&gt;&lt;/Cite&gt;&lt;/EndNote&gt;</w:instrText>
      </w:r>
      <w:r w:rsidR="00726294" w:rsidRPr="00BB6B37">
        <w:fldChar w:fldCharType="separate"/>
      </w:r>
      <w:r w:rsidR="00BF742D">
        <w:rPr>
          <w:noProof/>
        </w:rPr>
        <w:t>(33)</w:t>
      </w:r>
      <w:r w:rsidR="00726294" w:rsidRPr="00BB6B37">
        <w:fldChar w:fldCharType="end"/>
      </w:r>
      <w:r w:rsidR="00222007">
        <w:t xml:space="preserve"> </w:t>
      </w:r>
      <w:r w:rsidR="000D711F" w:rsidRPr="00BB6B37">
        <w:t xml:space="preserve">We conducted a latent class analysis (LCA) </w:t>
      </w:r>
      <w:r w:rsidR="008C1919">
        <w:t xml:space="preserve">using </w:t>
      </w:r>
      <w:r w:rsidR="00EF2C57">
        <w:t xml:space="preserve">the software </w:t>
      </w:r>
      <w:r w:rsidR="008C1919">
        <w:t xml:space="preserve">NLOGIT (version 6) </w:t>
      </w:r>
      <w:r w:rsidR="00A909AA">
        <w:t xml:space="preserve">to identify </w:t>
      </w:r>
      <w:r w:rsidR="001D00E5">
        <w:t>clustering of preferences among men, and used</w:t>
      </w:r>
      <w:r w:rsidR="001D00E5" w:rsidRPr="00BB6B37">
        <w:t xml:space="preserve"> interactions</w:t>
      </w:r>
      <w:r w:rsidR="001D00E5">
        <w:t xml:space="preserve"> terms</w:t>
      </w:r>
      <w:r w:rsidR="001D00E5" w:rsidRPr="00BB6B37">
        <w:t xml:space="preserve"> </w:t>
      </w:r>
      <w:r w:rsidR="001D00E5">
        <w:t xml:space="preserve">to test if these could be defined according to the following </w:t>
      </w:r>
      <w:r w:rsidR="001D00E5">
        <w:rPr>
          <w:i/>
          <w:iCs/>
        </w:rPr>
        <w:t xml:space="preserve">a priori </w:t>
      </w:r>
      <w:r w:rsidR="001D00E5" w:rsidRPr="001D00E5">
        <w:t>hypothesised</w:t>
      </w:r>
      <w:r w:rsidR="001D00E5">
        <w:rPr>
          <w:i/>
          <w:iCs/>
        </w:rPr>
        <w:t xml:space="preserve"> </w:t>
      </w:r>
      <w:r w:rsidR="001D00E5">
        <w:t>observable characteristics</w:t>
      </w:r>
      <w:r w:rsidR="001D00E5" w:rsidRPr="00BB6B37">
        <w:t xml:space="preserve">: </w:t>
      </w:r>
      <w:r w:rsidR="009B1615" w:rsidRPr="00BB6B37">
        <w:t xml:space="preserve">recent </w:t>
      </w:r>
      <w:r w:rsidR="00926125">
        <w:t>arrivals to Australia</w:t>
      </w:r>
      <w:r w:rsidR="009B1615" w:rsidRPr="00BB6B37">
        <w:t xml:space="preserve"> (arriving &lt;5 years ago), young age (&lt;25 years), infrequent partner change (one sexual partner in the last 6 months), and infrequent HIV test</w:t>
      </w:r>
      <w:r w:rsidR="00926125">
        <w:t>ing</w:t>
      </w:r>
      <w:r w:rsidR="009B1615" w:rsidRPr="00BB6B37">
        <w:t xml:space="preserve"> (last test &gt;2 years ago or never tested)</w:t>
      </w:r>
      <w:r w:rsidR="000D711F" w:rsidRPr="00BB6B37">
        <w:t>.</w:t>
      </w:r>
      <w:r w:rsidR="00884FBE">
        <w:t xml:space="preserve"> </w:t>
      </w:r>
      <w:r w:rsidR="00222007">
        <w:t>For</w:t>
      </w:r>
      <w:r w:rsidR="00884FBE">
        <w:t xml:space="preserve"> the LCA results, the </w:t>
      </w:r>
      <w:r w:rsidR="00884FBE">
        <w:rPr>
          <w:lang w:val="en-US"/>
        </w:rPr>
        <w:t>p</w:t>
      </w:r>
      <w:r w:rsidR="00884FBE" w:rsidRPr="00884FBE">
        <w:rPr>
          <w:lang w:val="en-US"/>
        </w:rPr>
        <w:t xml:space="preserve">ositive signs of coefficients indicate men were more likely to choose to test for HIV if that attribute level is present, relative to the reference attribute. The magnitude of the coefficients </w:t>
      </w:r>
      <w:r w:rsidR="00884FBE" w:rsidRPr="00884FBE">
        <w:rPr>
          <w:lang w:val="en-US"/>
        </w:rPr>
        <w:lastRenderedPageBreak/>
        <w:t>indicates the contribution of the corresponding attribute level to the overall utility.</w:t>
      </w:r>
      <w:r w:rsidR="005D0459">
        <w:rPr>
          <w:lang w:val="en-US"/>
        </w:rPr>
        <w:t xml:space="preserve"> Statistical significance was determined by a p-value &lt; 0</w:t>
      </w:r>
      <w:r w:rsidR="00524EA1">
        <w:rPr>
          <w:lang w:val="en-US"/>
        </w:rPr>
        <w:t>.</w:t>
      </w:r>
      <w:r w:rsidR="005D0459">
        <w:rPr>
          <w:lang w:val="en-US"/>
        </w:rPr>
        <w:t>05.</w:t>
      </w:r>
      <w:r w:rsidR="000D711F" w:rsidRPr="00BB6B37">
        <w:t xml:space="preserve"> </w:t>
      </w:r>
      <w:r w:rsidR="00AB0239">
        <w:t>It is possible that several attributes may be important within a class of men, so w</w:t>
      </w:r>
      <w:r w:rsidR="00222007">
        <w:t xml:space="preserve">e also determined which attribute </w:t>
      </w:r>
      <w:r w:rsidR="00AB0239">
        <w:t>was</w:t>
      </w:r>
      <w:r w:rsidR="00222007">
        <w:t xml:space="preserve"> the most in</w:t>
      </w:r>
      <w:r w:rsidR="00AB0239">
        <w:t xml:space="preserve">fluential for each class of men. </w:t>
      </w:r>
      <w:r w:rsidR="00411079">
        <w:t>More details</w:t>
      </w:r>
      <w:r w:rsidR="00AB0239">
        <w:t xml:space="preserve"> of these calculations</w:t>
      </w:r>
      <w:r w:rsidR="00411079">
        <w:t xml:space="preserve"> are provided in Appendix 1.</w:t>
      </w:r>
    </w:p>
    <w:p w14:paraId="251C1A27" w14:textId="49A542B8" w:rsidR="00041E14" w:rsidRDefault="00041E14" w:rsidP="007976AE">
      <w:pPr>
        <w:spacing w:line="480" w:lineRule="auto"/>
        <w:rPr>
          <w:lang w:val="en-US"/>
        </w:rPr>
      </w:pPr>
    </w:p>
    <w:p w14:paraId="63FD7B36" w14:textId="2613B200" w:rsidR="00EE773C" w:rsidRPr="00426BD8" w:rsidRDefault="00EE773C" w:rsidP="007976AE">
      <w:pPr>
        <w:spacing w:line="480" w:lineRule="auto"/>
        <w:rPr>
          <w:b/>
          <w:bCs/>
          <w:lang w:val="en-US"/>
        </w:rPr>
      </w:pPr>
      <w:r>
        <w:rPr>
          <w:b/>
          <w:bCs/>
          <w:lang w:val="en-US"/>
        </w:rPr>
        <w:t>Ethics approval</w:t>
      </w:r>
    </w:p>
    <w:p w14:paraId="422400F1" w14:textId="2D71AAF6" w:rsidR="00BA6F35" w:rsidRPr="00BB6B37" w:rsidRDefault="00292D6F" w:rsidP="009B1615">
      <w:pPr>
        <w:spacing w:line="480" w:lineRule="auto"/>
      </w:pPr>
      <w:r w:rsidRPr="00BB6B37">
        <w:t>Ethic</w:t>
      </w:r>
      <w:r w:rsidR="001D00E5">
        <w:t>al</w:t>
      </w:r>
      <w:r w:rsidRPr="00BB6B37">
        <w:t xml:space="preserve"> approval was obtained from the New South Wales South Eastern Sydney Local District Human Research Ethics Committee (17/147).</w:t>
      </w:r>
      <w:r w:rsidR="0078735B" w:rsidRPr="00BB6B37">
        <w:t xml:space="preserve"> We present our </w:t>
      </w:r>
      <w:r w:rsidR="00303466" w:rsidRPr="00BB6B37">
        <w:t>study</w:t>
      </w:r>
      <w:r w:rsidR="0078735B" w:rsidRPr="00BB6B37">
        <w:t xml:space="preserve"> according to the STROBE </w:t>
      </w:r>
      <w:r w:rsidR="00B53E05" w:rsidRPr="00BB6B37">
        <w:t>statement</w:t>
      </w:r>
      <w:r w:rsidR="00B635FC" w:rsidRPr="00BB6B37">
        <w:t>.</w:t>
      </w:r>
      <w:r w:rsidR="0065310C" w:rsidRPr="00BB6B37">
        <w:t xml:space="preserve"> </w:t>
      </w:r>
      <w:r w:rsidR="0048381A">
        <w:t>We did not register our study protocol.</w:t>
      </w:r>
    </w:p>
    <w:p w14:paraId="3D8BA983" w14:textId="77777777" w:rsidR="00125023" w:rsidRPr="00BB6B37" w:rsidRDefault="00125023" w:rsidP="00284C77">
      <w:pPr>
        <w:spacing w:line="480" w:lineRule="auto"/>
        <w:rPr>
          <w:lang w:val="en-US"/>
        </w:rPr>
      </w:pPr>
    </w:p>
    <w:p w14:paraId="31F2DC89" w14:textId="77777777" w:rsidR="00FF3874" w:rsidRPr="00BB6B37" w:rsidRDefault="00430F3A" w:rsidP="00284C77">
      <w:pPr>
        <w:spacing w:line="480" w:lineRule="auto"/>
        <w:rPr>
          <w:b/>
          <w:lang w:val="en-US"/>
        </w:rPr>
      </w:pPr>
      <w:r w:rsidRPr="00BB6B37">
        <w:rPr>
          <w:b/>
          <w:lang w:val="en-US"/>
        </w:rPr>
        <w:t>RESULTS</w:t>
      </w:r>
    </w:p>
    <w:p w14:paraId="4D03345B" w14:textId="67CEE535" w:rsidR="00676A71" w:rsidRPr="00BB6B37" w:rsidRDefault="00004DBC" w:rsidP="00284C77">
      <w:pPr>
        <w:spacing w:line="480" w:lineRule="auto"/>
        <w:rPr>
          <w:lang w:val="en-US"/>
        </w:rPr>
      </w:pPr>
      <w:r w:rsidRPr="00BB6B37">
        <w:rPr>
          <w:color w:val="000033"/>
        </w:rPr>
        <w:t xml:space="preserve">Overall, </w:t>
      </w:r>
      <w:r>
        <w:rPr>
          <w:color w:val="000033"/>
        </w:rPr>
        <w:t xml:space="preserve">the study recruited </w:t>
      </w:r>
      <w:r w:rsidRPr="00BB6B37">
        <w:rPr>
          <w:color w:val="000033"/>
        </w:rPr>
        <w:t>1</w:t>
      </w:r>
      <w:r>
        <w:rPr>
          <w:color w:val="000033"/>
        </w:rPr>
        <w:t>606</w:t>
      </w:r>
      <w:r w:rsidRPr="00BB6B37">
        <w:rPr>
          <w:color w:val="000033"/>
        </w:rPr>
        <w:t xml:space="preserve"> men</w:t>
      </w:r>
      <w:r>
        <w:rPr>
          <w:color w:val="000033"/>
        </w:rPr>
        <w:t>:</w:t>
      </w:r>
      <w:r w:rsidRPr="00BB6B37">
        <w:rPr>
          <w:color w:val="000033"/>
        </w:rPr>
        <w:t xml:space="preserve"> </w:t>
      </w:r>
      <w:r>
        <w:rPr>
          <w:color w:val="000033"/>
        </w:rPr>
        <w:t>62% born in Australia, who had an average age of 36</w:t>
      </w:r>
      <w:r w:rsidR="00524EA1">
        <w:rPr>
          <w:color w:val="000033"/>
        </w:rPr>
        <w:t>.</w:t>
      </w:r>
      <w:r>
        <w:rPr>
          <w:color w:val="000033"/>
        </w:rPr>
        <w:t xml:space="preserve">0 </w:t>
      </w:r>
      <w:r>
        <w:rPr>
          <w:color w:val="000033"/>
          <w:u w:val="single"/>
        </w:rPr>
        <w:t>(</w:t>
      </w:r>
      <w:r>
        <w:rPr>
          <w:color w:val="000033"/>
        </w:rPr>
        <w:t>SD 11</w:t>
      </w:r>
      <w:r w:rsidR="00524EA1">
        <w:rPr>
          <w:color w:val="000033"/>
        </w:rPr>
        <w:t>.</w:t>
      </w:r>
      <w:r>
        <w:rPr>
          <w:color w:val="000033"/>
        </w:rPr>
        <w:t>7), and a self-reported median of four (IQR 2-8) sexual partners in the last six months.</w:t>
      </w:r>
      <w:r w:rsidR="00013DD3">
        <w:rPr>
          <w:color w:val="000033"/>
        </w:rPr>
        <w:t xml:space="preserve"> </w:t>
      </w:r>
      <w:r w:rsidR="001A33C7">
        <w:rPr>
          <w:lang w:val="en-US"/>
        </w:rPr>
        <w:t xml:space="preserve">Supplementary </w:t>
      </w:r>
      <w:r w:rsidR="000A0A02" w:rsidRPr="00BB6B37">
        <w:rPr>
          <w:lang w:val="en-US"/>
        </w:rPr>
        <w:t xml:space="preserve">Table </w:t>
      </w:r>
      <w:r w:rsidR="00467079" w:rsidRPr="00BB6B37">
        <w:rPr>
          <w:lang w:val="en-US"/>
        </w:rPr>
        <w:t>S1</w:t>
      </w:r>
      <w:r w:rsidR="000A0A02" w:rsidRPr="00BB6B37">
        <w:rPr>
          <w:lang w:val="en-US"/>
        </w:rPr>
        <w:t xml:space="preserve"> summarizes the sociodemographic characteristics of the study population</w:t>
      </w:r>
      <w:r w:rsidR="00745E0D" w:rsidRPr="00BB6B37">
        <w:rPr>
          <w:lang w:val="en-US"/>
        </w:rPr>
        <w:t xml:space="preserve"> </w:t>
      </w:r>
      <w:r w:rsidR="00913437">
        <w:rPr>
          <w:lang w:val="en-US"/>
        </w:rPr>
        <w:t>alongside</w:t>
      </w:r>
      <w:r w:rsidR="00745E0D" w:rsidRPr="00BB6B37">
        <w:rPr>
          <w:lang w:val="en-US"/>
        </w:rPr>
        <w:t xml:space="preserve"> the Gay Community Periodic Survey (</w:t>
      </w:r>
      <w:r w:rsidR="00745E0D" w:rsidRPr="00BB6B37">
        <w:rPr>
          <w:i/>
          <w:lang w:val="en-US"/>
        </w:rPr>
        <w:t>n</w:t>
      </w:r>
      <w:r w:rsidR="00745E0D" w:rsidRPr="00BB6B37">
        <w:rPr>
          <w:lang w:val="en-US"/>
        </w:rPr>
        <w:t>=10,505)</w:t>
      </w:r>
      <w:r w:rsidR="002E1AE7">
        <w:rPr>
          <w:lang w:val="en-US"/>
        </w:rPr>
        <w:t xml:space="preserve"> showing the study sample had similar characteristics</w:t>
      </w:r>
      <w:r w:rsidR="000A0A02" w:rsidRPr="00BB6B37">
        <w:rPr>
          <w:lang w:val="en-US"/>
        </w:rPr>
        <w:t>.</w:t>
      </w:r>
      <w:r w:rsidR="00430F3A" w:rsidRPr="00BB6B37">
        <w:rPr>
          <w:lang w:val="en-US"/>
        </w:rPr>
        <w:t xml:space="preserve"> </w:t>
      </w:r>
      <w:r w:rsidR="00600605">
        <w:rPr>
          <w:lang w:val="en-US"/>
        </w:rPr>
        <w:t>T</w:t>
      </w:r>
      <w:r w:rsidR="00EE3E89">
        <w:rPr>
          <w:lang w:val="en-US"/>
        </w:rPr>
        <w:t xml:space="preserve">here were no significant differences between </w:t>
      </w:r>
      <w:r w:rsidR="002D313D">
        <w:rPr>
          <w:lang w:val="en-US"/>
        </w:rPr>
        <w:t>sociodemographic characteristics of participants</w:t>
      </w:r>
      <w:r w:rsidR="00EE3E89">
        <w:rPr>
          <w:lang w:val="en-US"/>
        </w:rPr>
        <w:t xml:space="preserve"> in </w:t>
      </w:r>
      <w:proofErr w:type="spellStart"/>
      <w:r w:rsidR="009E4547">
        <w:rPr>
          <w:lang w:val="en-US"/>
        </w:rPr>
        <w:t>DCETest</w:t>
      </w:r>
      <w:proofErr w:type="spellEnd"/>
      <w:r w:rsidR="00EE3E89">
        <w:rPr>
          <w:lang w:val="en-US"/>
        </w:rPr>
        <w:t xml:space="preserve"> and </w:t>
      </w:r>
      <w:proofErr w:type="spellStart"/>
      <w:r w:rsidR="00BE4DAA">
        <w:rPr>
          <w:lang w:val="en-US"/>
        </w:rPr>
        <w:t>DCEK</w:t>
      </w:r>
      <w:r w:rsidR="009E4547">
        <w:rPr>
          <w:lang w:val="en-US"/>
        </w:rPr>
        <w:t>its</w:t>
      </w:r>
      <w:proofErr w:type="spellEnd"/>
      <w:r w:rsidR="00222007">
        <w:rPr>
          <w:lang w:val="en-US"/>
        </w:rPr>
        <w:t xml:space="preserve">, </w:t>
      </w:r>
      <w:r w:rsidR="009E4547">
        <w:rPr>
          <w:lang w:val="en-US"/>
        </w:rPr>
        <w:t>indicating</w:t>
      </w:r>
      <w:r w:rsidR="00222007">
        <w:rPr>
          <w:lang w:val="en-US"/>
        </w:rPr>
        <w:t xml:space="preserve"> randomization was successful.</w:t>
      </w:r>
    </w:p>
    <w:p w14:paraId="0EFC76EE" w14:textId="77777777" w:rsidR="00676A71" w:rsidRPr="00BB6B37" w:rsidRDefault="00676A71" w:rsidP="00284C77">
      <w:pPr>
        <w:spacing w:line="480" w:lineRule="auto"/>
        <w:rPr>
          <w:lang w:val="en-US"/>
        </w:rPr>
      </w:pPr>
    </w:p>
    <w:p w14:paraId="3C04EBB5" w14:textId="3667CB35" w:rsidR="00F95A51" w:rsidRPr="00BB6B37" w:rsidRDefault="00866EA5" w:rsidP="00866EA5">
      <w:pPr>
        <w:spacing w:line="480" w:lineRule="auto"/>
        <w:rPr>
          <w:lang w:val="en-US"/>
        </w:rPr>
      </w:pPr>
      <w:r w:rsidRPr="00BB6B37">
        <w:rPr>
          <w:lang w:val="en-US"/>
        </w:rPr>
        <w:t xml:space="preserve">Table 2 </w:t>
      </w:r>
      <w:r w:rsidR="00F94A2A" w:rsidRPr="00BB6B37">
        <w:rPr>
          <w:lang w:val="en-US"/>
        </w:rPr>
        <w:t xml:space="preserve">shows </w:t>
      </w:r>
      <w:r w:rsidRPr="00BB6B37">
        <w:rPr>
          <w:lang w:val="en-US"/>
        </w:rPr>
        <w:t xml:space="preserve">the </w:t>
      </w:r>
      <w:r w:rsidR="00923821" w:rsidRPr="00BB6B37">
        <w:rPr>
          <w:lang w:val="en-US"/>
        </w:rPr>
        <w:t xml:space="preserve">results for </w:t>
      </w:r>
      <w:proofErr w:type="spellStart"/>
      <w:r w:rsidR="009E4547">
        <w:rPr>
          <w:lang w:val="en-US"/>
        </w:rPr>
        <w:t>DCETest</w:t>
      </w:r>
      <w:proofErr w:type="spellEnd"/>
      <w:r w:rsidR="00004DBC">
        <w:rPr>
          <w:lang w:val="en-US"/>
        </w:rPr>
        <w:t xml:space="preserve"> and </w:t>
      </w:r>
      <w:r w:rsidR="00240ACF">
        <w:rPr>
          <w:lang w:val="en-US"/>
        </w:rPr>
        <w:t>S</w:t>
      </w:r>
      <w:r w:rsidR="00F95A51" w:rsidRPr="00BB6B37">
        <w:rPr>
          <w:lang w:val="en-US"/>
        </w:rPr>
        <w:t>upplementary Figure 1 shows the AIC by number of classes.</w:t>
      </w:r>
      <w:r w:rsidR="001A4D0D" w:rsidRPr="00BB6B37">
        <w:rPr>
          <w:lang w:val="en-US"/>
        </w:rPr>
        <w:t xml:space="preserve"> The relative importance of each attribute according to classes is shown in Figure 2. </w:t>
      </w:r>
      <w:r w:rsidR="002107D8" w:rsidRPr="00BB6B37">
        <w:rPr>
          <w:lang w:val="en-US"/>
        </w:rPr>
        <w:t>T</w:t>
      </w:r>
      <w:r w:rsidR="00240ACF">
        <w:rPr>
          <w:lang w:val="en-US"/>
        </w:rPr>
        <w:t xml:space="preserve">ogether, these </w:t>
      </w:r>
      <w:r w:rsidR="00600605">
        <w:rPr>
          <w:lang w:val="en-US"/>
        </w:rPr>
        <w:t>findings indicate</w:t>
      </w:r>
      <w:r w:rsidR="00240ACF">
        <w:rPr>
          <w:lang w:val="en-US"/>
        </w:rPr>
        <w:t xml:space="preserve"> that </w:t>
      </w:r>
      <w:r w:rsidR="00E26DBB">
        <w:rPr>
          <w:lang w:val="en-US"/>
        </w:rPr>
        <w:t>the</w:t>
      </w:r>
      <w:r w:rsidR="002107D8" w:rsidRPr="00BB6B37">
        <w:rPr>
          <w:lang w:val="en-US"/>
        </w:rPr>
        <w:t xml:space="preserve"> </w:t>
      </w:r>
      <w:r w:rsidR="00B22746">
        <w:rPr>
          <w:lang w:val="en-US"/>
        </w:rPr>
        <w:t>largest class</w:t>
      </w:r>
      <w:r w:rsidR="002107D8" w:rsidRPr="00BB6B37">
        <w:rPr>
          <w:lang w:val="en-US"/>
        </w:rPr>
        <w:t xml:space="preserve"> (</w:t>
      </w:r>
      <w:r w:rsidR="00DD186B">
        <w:rPr>
          <w:lang w:val="en-US"/>
        </w:rPr>
        <w:t xml:space="preserve">‘Time is of the essence’, </w:t>
      </w:r>
      <w:r w:rsidR="002107D8" w:rsidRPr="00BB6B37">
        <w:rPr>
          <w:lang w:val="en-US"/>
        </w:rPr>
        <w:t xml:space="preserve">36% of men) </w:t>
      </w:r>
      <w:r w:rsidR="00F41532">
        <w:rPr>
          <w:lang w:val="en-US"/>
        </w:rPr>
        <w:t>we</w:t>
      </w:r>
      <w:r w:rsidR="002107D8" w:rsidRPr="00BB6B37">
        <w:rPr>
          <w:lang w:val="en-US"/>
        </w:rPr>
        <w:t xml:space="preserve">re most influenced by the window period and </w:t>
      </w:r>
      <w:r w:rsidR="00F41532">
        <w:rPr>
          <w:lang w:val="en-US"/>
        </w:rPr>
        <w:t>we</w:t>
      </w:r>
      <w:r w:rsidR="002107D8" w:rsidRPr="00BB6B37">
        <w:rPr>
          <w:lang w:val="en-US"/>
        </w:rPr>
        <w:t xml:space="preserve">re men in the </w:t>
      </w:r>
      <w:r w:rsidR="00EE3E89">
        <w:rPr>
          <w:lang w:val="en-US"/>
        </w:rPr>
        <w:t>referen</w:t>
      </w:r>
      <w:r w:rsidR="00F41532">
        <w:rPr>
          <w:lang w:val="en-US"/>
        </w:rPr>
        <w:t>ce</w:t>
      </w:r>
      <w:r w:rsidR="002107D8" w:rsidRPr="00BB6B37">
        <w:rPr>
          <w:lang w:val="en-US"/>
        </w:rPr>
        <w:t xml:space="preserve"> class (i.e. age over 25, one partner in the last 6 months, not a recent </w:t>
      </w:r>
      <w:r w:rsidR="00EE3E89">
        <w:rPr>
          <w:lang w:val="en-US"/>
        </w:rPr>
        <w:t>arrival</w:t>
      </w:r>
      <w:r w:rsidR="002107D8" w:rsidRPr="00BB6B37">
        <w:rPr>
          <w:lang w:val="en-US"/>
        </w:rPr>
        <w:t xml:space="preserve">, and tested for </w:t>
      </w:r>
      <w:r w:rsidR="002107D8" w:rsidRPr="00BB6B37">
        <w:rPr>
          <w:lang w:val="en-US"/>
        </w:rPr>
        <w:lastRenderedPageBreak/>
        <w:t>HIV in the last two years). They prefer</w:t>
      </w:r>
      <w:r w:rsidR="00905E5F">
        <w:rPr>
          <w:lang w:val="en-US"/>
        </w:rPr>
        <w:t>red</w:t>
      </w:r>
      <w:r w:rsidR="002107D8" w:rsidRPr="00BB6B37">
        <w:rPr>
          <w:lang w:val="en-US"/>
        </w:rPr>
        <w:t xml:space="preserve"> self-testing using the finger-prick method, </w:t>
      </w:r>
      <w:r w:rsidR="00DA1898">
        <w:rPr>
          <w:lang w:val="en-US"/>
        </w:rPr>
        <w:t>and</w:t>
      </w:r>
      <w:r w:rsidR="002107D8" w:rsidRPr="00BB6B37">
        <w:rPr>
          <w:lang w:val="en-US"/>
        </w:rPr>
        <w:t xml:space="preserve"> faster, cheaper and more accurate tests.</w:t>
      </w:r>
      <w:r w:rsidR="002107D8" w:rsidRPr="002107D8">
        <w:rPr>
          <w:lang w:val="en-US"/>
        </w:rPr>
        <w:t xml:space="preserve"> </w:t>
      </w:r>
      <w:r w:rsidR="00B22746">
        <w:rPr>
          <w:lang w:val="en-US"/>
        </w:rPr>
        <w:t>The second largest class</w:t>
      </w:r>
      <w:r w:rsidR="002107D8" w:rsidRPr="00BB6B37">
        <w:rPr>
          <w:lang w:val="en-US"/>
        </w:rPr>
        <w:t xml:space="preserve"> (</w:t>
      </w:r>
      <w:r w:rsidR="00DD186B">
        <w:rPr>
          <w:lang w:val="en-US"/>
        </w:rPr>
        <w:t xml:space="preserve">‘Self-testers’, </w:t>
      </w:r>
      <w:r w:rsidR="002107D8" w:rsidRPr="00BB6B37">
        <w:rPr>
          <w:lang w:val="en-US"/>
        </w:rPr>
        <w:t xml:space="preserve">27%) </w:t>
      </w:r>
      <w:r w:rsidR="00905E5F">
        <w:rPr>
          <w:lang w:val="en-US"/>
        </w:rPr>
        <w:t>we</w:t>
      </w:r>
      <w:r w:rsidR="002107D8" w:rsidRPr="00BB6B37">
        <w:rPr>
          <w:lang w:val="en-US"/>
        </w:rPr>
        <w:t xml:space="preserve">re most influenced by who </w:t>
      </w:r>
      <w:r w:rsidR="00905E5F">
        <w:rPr>
          <w:lang w:val="en-US"/>
        </w:rPr>
        <w:t>wa</w:t>
      </w:r>
      <w:r w:rsidR="002107D8" w:rsidRPr="00BB6B37">
        <w:rPr>
          <w:lang w:val="en-US"/>
        </w:rPr>
        <w:t xml:space="preserve">s collecting the specimen (preferring self-testing – oral tests </w:t>
      </w:r>
      <w:r w:rsidR="00905E5F">
        <w:rPr>
          <w:lang w:val="en-US"/>
        </w:rPr>
        <w:t>over</w:t>
      </w:r>
      <w:r w:rsidR="002107D8" w:rsidRPr="00BB6B37">
        <w:rPr>
          <w:lang w:val="en-US"/>
        </w:rPr>
        <w:t xml:space="preserve"> finger-prick) and </w:t>
      </w:r>
      <w:r w:rsidR="00905E5F">
        <w:rPr>
          <w:lang w:val="en-US"/>
        </w:rPr>
        <w:t>we</w:t>
      </w:r>
      <w:r w:rsidR="002107D8" w:rsidRPr="00BB6B37">
        <w:rPr>
          <w:lang w:val="en-US"/>
        </w:rPr>
        <w:t xml:space="preserve">re more likely to be </w:t>
      </w:r>
      <w:r w:rsidR="002107D8">
        <w:rPr>
          <w:lang w:val="en-US"/>
        </w:rPr>
        <w:t xml:space="preserve">aged above </w:t>
      </w:r>
      <w:r w:rsidR="002107D8" w:rsidRPr="00BB6B37">
        <w:rPr>
          <w:lang w:val="en-US"/>
        </w:rPr>
        <w:t>25</w:t>
      </w:r>
      <w:r w:rsidR="002107D8">
        <w:rPr>
          <w:lang w:val="en-US"/>
        </w:rPr>
        <w:t xml:space="preserve"> years</w:t>
      </w:r>
      <w:r w:rsidR="002107D8" w:rsidRPr="00BB6B37">
        <w:rPr>
          <w:lang w:val="en-US"/>
        </w:rPr>
        <w:t xml:space="preserve"> or </w:t>
      </w:r>
      <w:r w:rsidR="002107D8">
        <w:rPr>
          <w:lang w:val="en-US"/>
        </w:rPr>
        <w:t xml:space="preserve">an </w:t>
      </w:r>
      <w:r w:rsidR="002107D8" w:rsidRPr="00BB6B37">
        <w:rPr>
          <w:lang w:val="en-US"/>
        </w:rPr>
        <w:t>infrequent tester. They also prefe</w:t>
      </w:r>
      <w:r w:rsidR="00905E5F">
        <w:rPr>
          <w:lang w:val="en-US"/>
        </w:rPr>
        <w:t>r</w:t>
      </w:r>
      <w:r w:rsidR="002107D8" w:rsidRPr="00BB6B37">
        <w:rPr>
          <w:lang w:val="en-US"/>
        </w:rPr>
        <w:t>r</w:t>
      </w:r>
      <w:r w:rsidR="00905E5F">
        <w:rPr>
          <w:lang w:val="en-US"/>
        </w:rPr>
        <w:t>ed</w:t>
      </w:r>
      <w:r w:rsidR="002107D8" w:rsidRPr="00BB6B37">
        <w:rPr>
          <w:lang w:val="en-US"/>
        </w:rPr>
        <w:t xml:space="preserve"> faster, accurate tests with short</w:t>
      </w:r>
      <w:r w:rsidR="00905E5F">
        <w:rPr>
          <w:lang w:val="en-US"/>
        </w:rPr>
        <w:t>er</w:t>
      </w:r>
      <w:r w:rsidR="002107D8" w:rsidRPr="00BB6B37">
        <w:rPr>
          <w:lang w:val="en-US"/>
        </w:rPr>
        <w:t xml:space="preserve"> window periods.</w:t>
      </w:r>
      <w:r w:rsidR="002107D8">
        <w:rPr>
          <w:lang w:val="en-US"/>
        </w:rPr>
        <w:t xml:space="preserve"> </w:t>
      </w:r>
      <w:r w:rsidR="00B22746">
        <w:rPr>
          <w:lang w:val="en-US"/>
        </w:rPr>
        <w:t>The third largest class</w:t>
      </w:r>
      <w:r w:rsidR="001A4D0D" w:rsidRPr="00BB6B37">
        <w:rPr>
          <w:lang w:val="en-US"/>
        </w:rPr>
        <w:t xml:space="preserve"> (</w:t>
      </w:r>
      <w:r w:rsidR="00DD186B">
        <w:rPr>
          <w:lang w:val="en-US"/>
        </w:rPr>
        <w:t xml:space="preserve">‘Accuracy is key’, </w:t>
      </w:r>
      <w:r w:rsidR="00B81106" w:rsidRPr="00BB6B37">
        <w:rPr>
          <w:lang w:val="en-US"/>
        </w:rPr>
        <w:t xml:space="preserve">22%) </w:t>
      </w:r>
      <w:r w:rsidR="00905E5F">
        <w:rPr>
          <w:lang w:val="en-US"/>
        </w:rPr>
        <w:t>we</w:t>
      </w:r>
      <w:r w:rsidR="00B81106" w:rsidRPr="00BB6B37">
        <w:rPr>
          <w:lang w:val="en-US"/>
        </w:rPr>
        <w:t xml:space="preserve">re most influenced by </w:t>
      </w:r>
      <w:r w:rsidR="00450501">
        <w:rPr>
          <w:lang w:val="en-US"/>
        </w:rPr>
        <w:t xml:space="preserve">the </w:t>
      </w:r>
      <w:r w:rsidR="00B81106" w:rsidRPr="00BB6B37">
        <w:rPr>
          <w:lang w:val="en-US"/>
        </w:rPr>
        <w:t xml:space="preserve">accuracy of the test and </w:t>
      </w:r>
      <w:r w:rsidR="00905E5F">
        <w:rPr>
          <w:lang w:val="en-US"/>
        </w:rPr>
        <w:t>we</w:t>
      </w:r>
      <w:r w:rsidR="00B81106" w:rsidRPr="00BB6B37">
        <w:rPr>
          <w:lang w:val="en-US"/>
        </w:rPr>
        <w:t xml:space="preserve">re more likely to be recent </w:t>
      </w:r>
      <w:r w:rsidR="00EE3E89">
        <w:rPr>
          <w:lang w:val="en-US"/>
        </w:rPr>
        <w:t>arrivals</w:t>
      </w:r>
      <w:r w:rsidR="00B81106" w:rsidRPr="00BB6B37">
        <w:rPr>
          <w:lang w:val="en-US"/>
        </w:rPr>
        <w:t xml:space="preserve"> or infrequent tester</w:t>
      </w:r>
      <w:r w:rsidR="0083005D" w:rsidRPr="00BB6B37">
        <w:rPr>
          <w:lang w:val="en-US"/>
        </w:rPr>
        <w:t>s</w:t>
      </w:r>
      <w:r w:rsidR="00B81106" w:rsidRPr="00BB6B37">
        <w:rPr>
          <w:lang w:val="en-US"/>
        </w:rPr>
        <w:t xml:space="preserve">. </w:t>
      </w:r>
      <w:r w:rsidR="00320588" w:rsidRPr="00BB6B37">
        <w:rPr>
          <w:lang w:val="en-US"/>
        </w:rPr>
        <w:t>They also prefer</w:t>
      </w:r>
      <w:r w:rsidR="00905E5F">
        <w:rPr>
          <w:lang w:val="en-US"/>
        </w:rPr>
        <w:t>red</w:t>
      </w:r>
      <w:r w:rsidR="00320588" w:rsidRPr="00BB6B37">
        <w:rPr>
          <w:lang w:val="en-US"/>
        </w:rPr>
        <w:t xml:space="preserve"> cheaper and faster tests and not to be tested by peers. </w:t>
      </w:r>
      <w:r w:rsidR="00B22746">
        <w:rPr>
          <w:lang w:val="en-US"/>
        </w:rPr>
        <w:t>The smallest class</w:t>
      </w:r>
      <w:r w:rsidR="00B81106" w:rsidRPr="00BB6B37">
        <w:rPr>
          <w:lang w:val="en-US"/>
        </w:rPr>
        <w:t xml:space="preserve"> (</w:t>
      </w:r>
      <w:r w:rsidR="00DD186B">
        <w:rPr>
          <w:lang w:val="en-US"/>
        </w:rPr>
        <w:t xml:space="preserve">‘Money matters’, </w:t>
      </w:r>
      <w:r w:rsidR="00B81106" w:rsidRPr="00BB6B37">
        <w:rPr>
          <w:lang w:val="en-US"/>
        </w:rPr>
        <w:t xml:space="preserve">15%) </w:t>
      </w:r>
      <w:r w:rsidR="00905E5F">
        <w:rPr>
          <w:lang w:val="en-US"/>
        </w:rPr>
        <w:t>we</w:t>
      </w:r>
      <w:r w:rsidR="00B81106" w:rsidRPr="00BB6B37">
        <w:rPr>
          <w:lang w:val="en-US"/>
        </w:rPr>
        <w:t xml:space="preserve">re most influenced by cost and </w:t>
      </w:r>
      <w:r w:rsidR="00905E5F">
        <w:rPr>
          <w:lang w:val="en-US"/>
        </w:rPr>
        <w:t>we</w:t>
      </w:r>
      <w:r w:rsidR="00B81106" w:rsidRPr="00BB6B37">
        <w:rPr>
          <w:lang w:val="en-US"/>
        </w:rPr>
        <w:t xml:space="preserve">re more likely to have more than one sexual partner in the last </w:t>
      </w:r>
      <w:r w:rsidR="00EF02A7">
        <w:rPr>
          <w:lang w:val="en-US"/>
        </w:rPr>
        <w:t>six</w:t>
      </w:r>
      <w:r w:rsidR="00B81106" w:rsidRPr="00BB6B37">
        <w:rPr>
          <w:lang w:val="en-US"/>
        </w:rPr>
        <w:t xml:space="preserve"> months, </w:t>
      </w:r>
      <w:r w:rsidR="006B5412" w:rsidRPr="00BB6B37">
        <w:rPr>
          <w:lang w:val="en-US"/>
        </w:rPr>
        <w:t xml:space="preserve">to be </w:t>
      </w:r>
      <w:r w:rsidR="00B81106" w:rsidRPr="00BB6B37">
        <w:rPr>
          <w:lang w:val="en-US"/>
        </w:rPr>
        <w:t xml:space="preserve">a recent </w:t>
      </w:r>
      <w:r w:rsidR="00EE3E89">
        <w:rPr>
          <w:lang w:val="en-US"/>
        </w:rPr>
        <w:t>arrival</w:t>
      </w:r>
      <w:r w:rsidR="00B81106" w:rsidRPr="00BB6B37">
        <w:rPr>
          <w:lang w:val="en-US"/>
        </w:rPr>
        <w:t xml:space="preserve"> or infrequent tester. </w:t>
      </w:r>
      <w:r w:rsidR="007B481F" w:rsidRPr="00BB6B37">
        <w:rPr>
          <w:lang w:val="en-US"/>
        </w:rPr>
        <w:t xml:space="preserve">They </w:t>
      </w:r>
      <w:r w:rsidR="006B5412" w:rsidRPr="00BB6B37">
        <w:rPr>
          <w:lang w:val="en-US"/>
        </w:rPr>
        <w:t>prefer</w:t>
      </w:r>
      <w:r w:rsidR="00905E5F">
        <w:rPr>
          <w:lang w:val="en-US"/>
        </w:rPr>
        <w:t>red</w:t>
      </w:r>
      <w:r w:rsidR="006B5412" w:rsidRPr="00BB6B37">
        <w:rPr>
          <w:lang w:val="en-US"/>
        </w:rPr>
        <w:t xml:space="preserve"> </w:t>
      </w:r>
      <w:r w:rsidR="007B481F" w:rsidRPr="00BB6B37">
        <w:rPr>
          <w:lang w:val="en-US"/>
        </w:rPr>
        <w:t xml:space="preserve">oral tests </w:t>
      </w:r>
      <w:r w:rsidR="001942F0">
        <w:rPr>
          <w:lang w:val="en-US"/>
        </w:rPr>
        <w:t>over</w:t>
      </w:r>
      <w:r w:rsidR="007B481F" w:rsidRPr="00BB6B37">
        <w:rPr>
          <w:lang w:val="en-US"/>
        </w:rPr>
        <w:t xml:space="preserve"> finger</w:t>
      </w:r>
      <w:r w:rsidR="005820B9" w:rsidRPr="00BB6B37">
        <w:rPr>
          <w:lang w:val="en-US"/>
        </w:rPr>
        <w:t>-</w:t>
      </w:r>
      <w:r w:rsidR="007B481F" w:rsidRPr="00BB6B37">
        <w:rPr>
          <w:lang w:val="en-US"/>
        </w:rPr>
        <w:t>prick</w:t>
      </w:r>
      <w:r w:rsidR="00EE3E89">
        <w:rPr>
          <w:lang w:val="en-US"/>
        </w:rPr>
        <w:t>,</w:t>
      </w:r>
      <w:r w:rsidR="0080704D" w:rsidRPr="00BB6B37">
        <w:rPr>
          <w:lang w:val="en-US"/>
        </w:rPr>
        <w:t xml:space="preserve"> </w:t>
      </w:r>
      <w:r w:rsidR="007B481F" w:rsidRPr="00BB6B37">
        <w:rPr>
          <w:lang w:val="en-US"/>
        </w:rPr>
        <w:t xml:space="preserve">tests that </w:t>
      </w:r>
      <w:r w:rsidR="00905E5F">
        <w:rPr>
          <w:lang w:val="en-US"/>
        </w:rPr>
        <w:t>we</w:t>
      </w:r>
      <w:r w:rsidR="007B481F" w:rsidRPr="00BB6B37">
        <w:rPr>
          <w:lang w:val="en-US"/>
        </w:rPr>
        <w:t>re faster</w:t>
      </w:r>
      <w:r w:rsidR="00285907" w:rsidRPr="00BB6B37">
        <w:rPr>
          <w:lang w:val="en-US"/>
        </w:rPr>
        <w:t>,</w:t>
      </w:r>
      <w:r w:rsidR="007B481F" w:rsidRPr="00BB6B37">
        <w:rPr>
          <w:lang w:val="en-US"/>
        </w:rPr>
        <w:t xml:space="preserve"> </w:t>
      </w:r>
      <w:r w:rsidR="00905E5F">
        <w:rPr>
          <w:lang w:val="en-US"/>
        </w:rPr>
        <w:t xml:space="preserve">more </w:t>
      </w:r>
      <w:r w:rsidR="007B481F" w:rsidRPr="00BB6B37">
        <w:rPr>
          <w:lang w:val="en-US"/>
        </w:rPr>
        <w:t>accurate</w:t>
      </w:r>
      <w:r w:rsidR="00285907" w:rsidRPr="00BB6B37">
        <w:rPr>
          <w:lang w:val="en-US"/>
        </w:rPr>
        <w:t>,</w:t>
      </w:r>
      <w:r w:rsidR="007B481F" w:rsidRPr="00BB6B37">
        <w:rPr>
          <w:lang w:val="en-US"/>
        </w:rPr>
        <w:t xml:space="preserve"> with short</w:t>
      </w:r>
      <w:r w:rsidR="00905E5F">
        <w:rPr>
          <w:lang w:val="en-US"/>
        </w:rPr>
        <w:t>er</w:t>
      </w:r>
      <w:r w:rsidR="00717795" w:rsidRPr="00BB6B37">
        <w:rPr>
          <w:lang w:val="en-US"/>
        </w:rPr>
        <w:t xml:space="preserve"> </w:t>
      </w:r>
      <w:r w:rsidR="007B481F" w:rsidRPr="00BB6B37">
        <w:rPr>
          <w:lang w:val="en-US"/>
        </w:rPr>
        <w:t>window period</w:t>
      </w:r>
      <w:r w:rsidR="0015784B" w:rsidRPr="00BB6B37">
        <w:rPr>
          <w:lang w:val="en-US"/>
        </w:rPr>
        <w:t>s</w:t>
      </w:r>
      <w:r w:rsidR="00285907" w:rsidRPr="00BB6B37">
        <w:rPr>
          <w:lang w:val="en-US"/>
        </w:rPr>
        <w:t xml:space="preserve"> and t</w:t>
      </w:r>
      <w:r w:rsidR="007B481F" w:rsidRPr="00BB6B37">
        <w:rPr>
          <w:lang w:val="en-US"/>
        </w:rPr>
        <w:t>he</w:t>
      </w:r>
      <w:r w:rsidR="00285907" w:rsidRPr="00BB6B37">
        <w:rPr>
          <w:lang w:val="en-US"/>
        </w:rPr>
        <w:t>y</w:t>
      </w:r>
      <w:r w:rsidR="00DC5A20">
        <w:rPr>
          <w:lang w:val="en-US"/>
        </w:rPr>
        <w:t xml:space="preserve"> least</w:t>
      </w:r>
      <w:r w:rsidR="007B481F" w:rsidRPr="00BB6B37">
        <w:rPr>
          <w:lang w:val="en-US"/>
        </w:rPr>
        <w:t xml:space="preserve"> </w:t>
      </w:r>
      <w:r w:rsidR="003A1FE8" w:rsidRPr="00BB6B37">
        <w:rPr>
          <w:lang w:val="en-US"/>
        </w:rPr>
        <w:t>prefer</w:t>
      </w:r>
      <w:r w:rsidR="00DC5A20">
        <w:rPr>
          <w:lang w:val="en-US"/>
        </w:rPr>
        <w:t>red</w:t>
      </w:r>
      <w:r w:rsidR="007B481F" w:rsidRPr="00BB6B37">
        <w:rPr>
          <w:lang w:val="en-US"/>
        </w:rPr>
        <w:t xml:space="preserve"> testing </w:t>
      </w:r>
      <w:r w:rsidR="000F014B" w:rsidRPr="00BB6B37">
        <w:rPr>
          <w:lang w:val="en-US"/>
        </w:rPr>
        <w:t xml:space="preserve">by </w:t>
      </w:r>
      <w:r w:rsidR="007B481F" w:rsidRPr="00BB6B37">
        <w:rPr>
          <w:lang w:val="en-US"/>
        </w:rPr>
        <w:t>peers</w:t>
      </w:r>
      <w:r w:rsidR="00EE3E89">
        <w:rPr>
          <w:lang w:val="en-US"/>
        </w:rPr>
        <w:t xml:space="preserve"> (relative to healthcare workers)</w:t>
      </w:r>
      <w:r w:rsidR="00956817" w:rsidRPr="00BB6B37">
        <w:rPr>
          <w:lang w:val="en-US"/>
        </w:rPr>
        <w:t>.</w:t>
      </w:r>
      <w:r w:rsidR="007B481F" w:rsidRPr="00BB6B37">
        <w:rPr>
          <w:lang w:val="en-US"/>
        </w:rPr>
        <w:t xml:space="preserve"> </w:t>
      </w:r>
    </w:p>
    <w:p w14:paraId="2B85E771" w14:textId="77777777" w:rsidR="00E9227D" w:rsidRDefault="00E9227D" w:rsidP="003F413B">
      <w:pPr>
        <w:spacing w:line="480" w:lineRule="auto"/>
        <w:rPr>
          <w:lang w:val="en-US"/>
        </w:rPr>
      </w:pPr>
    </w:p>
    <w:p w14:paraId="14154C6D" w14:textId="155D5A28" w:rsidR="001F1C22" w:rsidRPr="00426BD8" w:rsidRDefault="008508CF" w:rsidP="00426BD8">
      <w:pPr>
        <w:spacing w:line="480" w:lineRule="auto"/>
        <w:rPr>
          <w:lang w:val="en-US"/>
        </w:rPr>
      </w:pPr>
      <w:r w:rsidRPr="00BB6B37">
        <w:rPr>
          <w:lang w:val="en-US"/>
        </w:rPr>
        <w:t xml:space="preserve">Table </w:t>
      </w:r>
      <w:r>
        <w:rPr>
          <w:lang w:val="en-US"/>
        </w:rPr>
        <w:t>3</w:t>
      </w:r>
      <w:r w:rsidRPr="00BB6B37">
        <w:rPr>
          <w:lang w:val="en-US"/>
        </w:rPr>
        <w:t xml:space="preserve"> shows the results for </w:t>
      </w:r>
      <w:proofErr w:type="spellStart"/>
      <w:r w:rsidR="00BE4DAA">
        <w:rPr>
          <w:lang w:val="en-US"/>
        </w:rPr>
        <w:t>DCEK</w:t>
      </w:r>
      <w:r w:rsidR="009E4547">
        <w:rPr>
          <w:lang w:val="en-US"/>
        </w:rPr>
        <w:t>its</w:t>
      </w:r>
      <w:proofErr w:type="spellEnd"/>
      <w:r>
        <w:rPr>
          <w:lang w:val="en-US"/>
        </w:rPr>
        <w:t xml:space="preserve"> and S</w:t>
      </w:r>
      <w:r w:rsidRPr="00BB6B37">
        <w:rPr>
          <w:lang w:val="en-US"/>
        </w:rPr>
        <w:t xml:space="preserve">upplementary Figure </w:t>
      </w:r>
      <w:r>
        <w:rPr>
          <w:lang w:val="en-US"/>
        </w:rPr>
        <w:t>2</w:t>
      </w:r>
      <w:r w:rsidRPr="00BB6B37">
        <w:rPr>
          <w:lang w:val="en-US"/>
        </w:rPr>
        <w:t xml:space="preserve"> shows the AIC by number of classes.</w:t>
      </w:r>
      <w:r>
        <w:rPr>
          <w:lang w:val="en-US"/>
        </w:rPr>
        <w:t xml:space="preserve"> </w:t>
      </w:r>
      <w:r w:rsidR="003F413B" w:rsidRPr="00BB6B37">
        <w:rPr>
          <w:lang w:val="en-US"/>
        </w:rPr>
        <w:t xml:space="preserve">The relative importance of each attribute according to classes is shown in Figure 3. </w:t>
      </w:r>
      <w:r w:rsidR="00E26DBB">
        <w:rPr>
          <w:lang w:val="en-US"/>
        </w:rPr>
        <w:t xml:space="preserve">Together, these </w:t>
      </w:r>
      <w:r w:rsidR="00600605">
        <w:rPr>
          <w:lang w:val="en-US"/>
        </w:rPr>
        <w:t>findings indicate</w:t>
      </w:r>
      <w:r w:rsidR="00E26DBB">
        <w:rPr>
          <w:lang w:val="en-US"/>
        </w:rPr>
        <w:t xml:space="preserve"> that t</w:t>
      </w:r>
      <w:r>
        <w:rPr>
          <w:lang w:val="en-US"/>
        </w:rPr>
        <w:t>he largest class</w:t>
      </w:r>
      <w:r w:rsidR="0047051D" w:rsidRPr="00BB6B37">
        <w:rPr>
          <w:lang w:val="en-US"/>
        </w:rPr>
        <w:t xml:space="preserve"> (</w:t>
      </w:r>
      <w:r w:rsidR="00EF6F43">
        <w:rPr>
          <w:lang w:val="en-US"/>
        </w:rPr>
        <w:t>‘Cheap kits’</w:t>
      </w:r>
      <w:r w:rsidR="00DF7698">
        <w:rPr>
          <w:lang w:val="en-US"/>
        </w:rPr>
        <w:t>,</w:t>
      </w:r>
      <w:r w:rsidR="00EF6F43">
        <w:rPr>
          <w:lang w:val="en-US"/>
        </w:rPr>
        <w:t xml:space="preserve"> </w:t>
      </w:r>
      <w:r w:rsidR="009A7CC0" w:rsidRPr="00BB6B37">
        <w:rPr>
          <w:lang w:val="en-US"/>
        </w:rPr>
        <w:t>45</w:t>
      </w:r>
      <w:r w:rsidR="0047051D" w:rsidRPr="00BB6B37">
        <w:rPr>
          <w:lang w:val="en-US"/>
        </w:rPr>
        <w:t xml:space="preserve">% of men) </w:t>
      </w:r>
      <w:r w:rsidR="00AE4242">
        <w:rPr>
          <w:lang w:val="en-US"/>
        </w:rPr>
        <w:t>we</w:t>
      </w:r>
      <w:r w:rsidR="0047051D" w:rsidRPr="00BB6B37">
        <w:rPr>
          <w:lang w:val="en-US"/>
        </w:rPr>
        <w:t xml:space="preserve">re most influenced by </w:t>
      </w:r>
      <w:r w:rsidR="009A7CC0" w:rsidRPr="00BB6B37">
        <w:rPr>
          <w:lang w:val="en-US"/>
        </w:rPr>
        <w:t>the cost</w:t>
      </w:r>
      <w:r w:rsidR="0047051D" w:rsidRPr="00BB6B37">
        <w:rPr>
          <w:lang w:val="en-US"/>
        </w:rPr>
        <w:t xml:space="preserve"> of the test. They prefer</w:t>
      </w:r>
      <w:r w:rsidR="00AE4242">
        <w:rPr>
          <w:lang w:val="en-US"/>
        </w:rPr>
        <w:t>red</w:t>
      </w:r>
      <w:r w:rsidR="009A7CC0" w:rsidRPr="00BB6B37">
        <w:rPr>
          <w:lang w:val="en-US"/>
        </w:rPr>
        <w:t xml:space="preserve"> online distribution or kits available off the shelf and d</w:t>
      </w:r>
      <w:r w:rsidR="00AE4242">
        <w:rPr>
          <w:lang w:val="en-US"/>
        </w:rPr>
        <w:t>id</w:t>
      </w:r>
      <w:r w:rsidR="009A7CC0" w:rsidRPr="00BB6B37">
        <w:rPr>
          <w:lang w:val="en-US"/>
        </w:rPr>
        <w:t xml:space="preserve"> not </w:t>
      </w:r>
      <w:r w:rsidR="00DF7698">
        <w:rPr>
          <w:lang w:val="en-US"/>
        </w:rPr>
        <w:t>prefer</w:t>
      </w:r>
      <w:r w:rsidR="009A7CC0" w:rsidRPr="00BB6B37">
        <w:rPr>
          <w:lang w:val="en-US"/>
        </w:rPr>
        <w:t xml:space="preserve"> kits from staff of </w:t>
      </w:r>
      <w:r w:rsidR="00693D74">
        <w:rPr>
          <w:lang w:val="en-US"/>
        </w:rPr>
        <w:t>sex-venues</w:t>
      </w:r>
      <w:r w:rsidR="0047051D" w:rsidRPr="00BB6B37">
        <w:rPr>
          <w:lang w:val="en-US"/>
        </w:rPr>
        <w:t xml:space="preserve">. </w:t>
      </w:r>
      <w:r>
        <w:rPr>
          <w:lang w:val="en-US"/>
        </w:rPr>
        <w:t>The second-largest class</w:t>
      </w:r>
      <w:r w:rsidR="0047051D" w:rsidRPr="00BB6B37">
        <w:rPr>
          <w:lang w:val="en-US"/>
        </w:rPr>
        <w:t xml:space="preserve"> (</w:t>
      </w:r>
      <w:r w:rsidR="00DF7698">
        <w:rPr>
          <w:lang w:val="en-US"/>
        </w:rPr>
        <w:t xml:space="preserve">‘Retail access’, </w:t>
      </w:r>
      <w:r w:rsidR="009A7CC0" w:rsidRPr="00BB6B37">
        <w:rPr>
          <w:lang w:val="en-US"/>
        </w:rPr>
        <w:t>29</w:t>
      </w:r>
      <w:r w:rsidR="0047051D" w:rsidRPr="00BB6B37">
        <w:rPr>
          <w:lang w:val="en-US"/>
        </w:rPr>
        <w:t xml:space="preserve">% of men) </w:t>
      </w:r>
      <w:r w:rsidR="00AE4242">
        <w:rPr>
          <w:lang w:val="en-US"/>
        </w:rPr>
        <w:t>we</w:t>
      </w:r>
      <w:r w:rsidR="0047051D" w:rsidRPr="00BB6B37">
        <w:rPr>
          <w:lang w:val="en-US"/>
        </w:rPr>
        <w:t xml:space="preserve">re most influenced by </w:t>
      </w:r>
      <w:r w:rsidR="009A7CC0" w:rsidRPr="00BB6B37">
        <w:rPr>
          <w:lang w:val="en-US"/>
        </w:rPr>
        <w:t>location of acces</w:t>
      </w:r>
      <w:r w:rsidR="004F39B1" w:rsidRPr="00BB6B37">
        <w:rPr>
          <w:lang w:val="en-US"/>
        </w:rPr>
        <w:t>s</w:t>
      </w:r>
      <w:r w:rsidR="009A7CC0" w:rsidRPr="00BB6B37">
        <w:rPr>
          <w:lang w:val="en-US"/>
        </w:rPr>
        <w:t xml:space="preserve"> </w:t>
      </w:r>
      <w:r w:rsidR="00974B75">
        <w:rPr>
          <w:lang w:val="en-US"/>
        </w:rPr>
        <w:t xml:space="preserve">to </w:t>
      </w:r>
      <w:r w:rsidR="009A7CC0" w:rsidRPr="00BB6B37">
        <w:rPr>
          <w:lang w:val="en-US"/>
        </w:rPr>
        <w:t>the test</w:t>
      </w:r>
      <w:r w:rsidR="00A50FB0" w:rsidRPr="00BB6B37">
        <w:rPr>
          <w:lang w:val="en-US"/>
        </w:rPr>
        <w:t xml:space="preserve"> (preferring kits off the</w:t>
      </w:r>
      <w:r w:rsidR="00A73A1A">
        <w:rPr>
          <w:lang w:val="en-US"/>
        </w:rPr>
        <w:t xml:space="preserve"> pharmacy</w:t>
      </w:r>
      <w:r w:rsidR="00A50FB0" w:rsidRPr="00BB6B37">
        <w:rPr>
          <w:lang w:val="en-US"/>
        </w:rPr>
        <w:t xml:space="preserve"> shelf or </w:t>
      </w:r>
      <w:r w:rsidR="00A44E03">
        <w:rPr>
          <w:lang w:val="en-US"/>
        </w:rPr>
        <w:t xml:space="preserve">asking for a kit </w:t>
      </w:r>
      <w:r w:rsidR="00A50FB0" w:rsidRPr="00BB6B37">
        <w:rPr>
          <w:lang w:val="en-US"/>
        </w:rPr>
        <w:t xml:space="preserve">from </w:t>
      </w:r>
      <w:r w:rsidR="00A44E03">
        <w:rPr>
          <w:lang w:val="en-US"/>
        </w:rPr>
        <w:t xml:space="preserve">pharmacy </w:t>
      </w:r>
      <w:r w:rsidR="00A50FB0" w:rsidRPr="00BB6B37">
        <w:rPr>
          <w:lang w:val="en-US"/>
        </w:rPr>
        <w:t>staff</w:t>
      </w:r>
      <w:r w:rsidR="001A3B35" w:rsidRPr="00BB6B37">
        <w:rPr>
          <w:lang w:val="en-US"/>
        </w:rPr>
        <w:t>)</w:t>
      </w:r>
      <w:r w:rsidR="00A50FB0" w:rsidRPr="00BB6B37">
        <w:rPr>
          <w:lang w:val="en-US"/>
        </w:rPr>
        <w:t xml:space="preserve">. They </w:t>
      </w:r>
      <w:r w:rsidR="00DC5A20">
        <w:rPr>
          <w:lang w:val="en-US"/>
        </w:rPr>
        <w:t>least</w:t>
      </w:r>
      <w:r w:rsidR="00A50FB0" w:rsidRPr="00BB6B37">
        <w:rPr>
          <w:lang w:val="en-US"/>
        </w:rPr>
        <w:t xml:space="preserve"> </w:t>
      </w:r>
      <w:r w:rsidR="00E363AD" w:rsidRPr="00BB6B37">
        <w:rPr>
          <w:lang w:val="en-US"/>
        </w:rPr>
        <w:t>prefer</w:t>
      </w:r>
      <w:r w:rsidR="00DC5A20">
        <w:rPr>
          <w:lang w:val="en-US"/>
        </w:rPr>
        <w:t>red</w:t>
      </w:r>
      <w:r w:rsidR="00A50FB0" w:rsidRPr="00BB6B37">
        <w:rPr>
          <w:lang w:val="en-US"/>
        </w:rPr>
        <w:t xml:space="preserve"> kits from staff of </w:t>
      </w:r>
      <w:r w:rsidR="00E50727" w:rsidRPr="00BB6B37">
        <w:rPr>
          <w:lang w:val="en-US"/>
        </w:rPr>
        <w:t xml:space="preserve">community-based </w:t>
      </w:r>
      <w:r w:rsidR="003A1FE8" w:rsidRPr="00BB6B37">
        <w:rPr>
          <w:lang w:val="en-US"/>
        </w:rPr>
        <w:t>organizations</w:t>
      </w:r>
      <w:r w:rsidR="00E50727" w:rsidRPr="00BB6B37">
        <w:rPr>
          <w:lang w:val="en-US"/>
        </w:rPr>
        <w:t xml:space="preserve"> (</w:t>
      </w:r>
      <w:r w:rsidR="00A50FB0" w:rsidRPr="00BB6B37">
        <w:rPr>
          <w:lang w:val="en-US"/>
        </w:rPr>
        <w:t>CBOs</w:t>
      </w:r>
      <w:r w:rsidR="00E50727" w:rsidRPr="00BB6B37">
        <w:rPr>
          <w:lang w:val="en-US"/>
        </w:rPr>
        <w:t>)</w:t>
      </w:r>
      <w:r w:rsidR="00A50FB0" w:rsidRPr="00BB6B37">
        <w:rPr>
          <w:lang w:val="en-US"/>
        </w:rPr>
        <w:t xml:space="preserve"> or s</w:t>
      </w:r>
      <w:r w:rsidR="00AE4242">
        <w:rPr>
          <w:lang w:val="en-US"/>
        </w:rPr>
        <w:t>ex-venues</w:t>
      </w:r>
      <w:r w:rsidR="00A50FB0" w:rsidRPr="00BB6B37">
        <w:rPr>
          <w:lang w:val="en-US"/>
        </w:rPr>
        <w:t xml:space="preserve">, or from vending machines. </w:t>
      </w:r>
      <w:r w:rsidR="004F39B1" w:rsidRPr="00BB6B37">
        <w:rPr>
          <w:lang w:val="en-US"/>
        </w:rPr>
        <w:t xml:space="preserve">They </w:t>
      </w:r>
      <w:r w:rsidR="00DC5A20">
        <w:rPr>
          <w:lang w:val="en-US"/>
        </w:rPr>
        <w:t>least</w:t>
      </w:r>
      <w:r w:rsidR="004F39B1" w:rsidRPr="00BB6B37">
        <w:rPr>
          <w:lang w:val="en-US"/>
        </w:rPr>
        <w:t xml:space="preserve"> </w:t>
      </w:r>
      <w:r w:rsidR="00E363AD" w:rsidRPr="00BB6B37">
        <w:rPr>
          <w:lang w:val="en-US"/>
        </w:rPr>
        <w:t>prefer</w:t>
      </w:r>
      <w:r w:rsidR="00DC5A20">
        <w:rPr>
          <w:lang w:val="en-US"/>
        </w:rPr>
        <w:t>red</w:t>
      </w:r>
      <w:r w:rsidR="004F39B1" w:rsidRPr="00BB6B37">
        <w:rPr>
          <w:lang w:val="en-US"/>
        </w:rPr>
        <w:t xml:space="preserve"> large branded packaging. </w:t>
      </w:r>
      <w:r>
        <w:rPr>
          <w:lang w:val="en-US"/>
        </w:rPr>
        <w:t>The third-largest class</w:t>
      </w:r>
      <w:r w:rsidR="0047051D" w:rsidRPr="00BB6B37">
        <w:rPr>
          <w:lang w:val="en-US"/>
        </w:rPr>
        <w:t xml:space="preserve"> (</w:t>
      </w:r>
      <w:r w:rsidR="00DF7698">
        <w:rPr>
          <w:lang w:val="en-US"/>
        </w:rPr>
        <w:t>‘</w:t>
      </w:r>
      <w:r w:rsidR="000109F3">
        <w:rPr>
          <w:lang w:val="en-US"/>
        </w:rPr>
        <w:t>Cheap, s</w:t>
      </w:r>
      <w:r w:rsidR="00DF7698">
        <w:rPr>
          <w:lang w:val="en-US"/>
        </w:rPr>
        <w:t xml:space="preserve">ex venue access’, </w:t>
      </w:r>
      <w:r w:rsidR="00A50FB0" w:rsidRPr="00BB6B37">
        <w:rPr>
          <w:lang w:val="en-US"/>
        </w:rPr>
        <w:t>15</w:t>
      </w:r>
      <w:r w:rsidR="0047051D" w:rsidRPr="00BB6B37">
        <w:rPr>
          <w:lang w:val="en-US"/>
        </w:rPr>
        <w:t xml:space="preserve">% of men) </w:t>
      </w:r>
      <w:r w:rsidR="00AE4242">
        <w:rPr>
          <w:lang w:val="en-US"/>
        </w:rPr>
        <w:t>we</w:t>
      </w:r>
      <w:r w:rsidR="0047051D" w:rsidRPr="00BB6B37">
        <w:rPr>
          <w:lang w:val="en-US"/>
        </w:rPr>
        <w:t xml:space="preserve">re </w:t>
      </w:r>
      <w:r w:rsidR="00C27643">
        <w:rPr>
          <w:lang w:val="en-US"/>
        </w:rPr>
        <w:t xml:space="preserve">also </w:t>
      </w:r>
      <w:r w:rsidR="0047051D" w:rsidRPr="00BB6B37">
        <w:rPr>
          <w:lang w:val="en-US"/>
        </w:rPr>
        <w:t xml:space="preserve">most influenced by </w:t>
      </w:r>
      <w:r w:rsidR="00A50FB0" w:rsidRPr="00BB6B37">
        <w:rPr>
          <w:lang w:val="en-US"/>
        </w:rPr>
        <w:t>cost of the test</w:t>
      </w:r>
      <w:r w:rsidR="0047051D" w:rsidRPr="00BB6B37">
        <w:rPr>
          <w:lang w:val="en-US"/>
        </w:rPr>
        <w:t xml:space="preserve">. They </w:t>
      </w:r>
      <w:r w:rsidR="00A50FB0" w:rsidRPr="00BB6B37">
        <w:rPr>
          <w:lang w:val="en-US"/>
        </w:rPr>
        <w:t>prefer</w:t>
      </w:r>
      <w:r w:rsidR="005A3C3C">
        <w:rPr>
          <w:lang w:val="en-US"/>
        </w:rPr>
        <w:t>red</w:t>
      </w:r>
      <w:r w:rsidR="00A50FB0" w:rsidRPr="00BB6B37">
        <w:rPr>
          <w:lang w:val="en-US"/>
        </w:rPr>
        <w:t xml:space="preserve"> kits from vending machines, from staff of s</w:t>
      </w:r>
      <w:r w:rsidR="005A3C3C">
        <w:rPr>
          <w:lang w:val="en-US"/>
        </w:rPr>
        <w:t>ex-venues</w:t>
      </w:r>
      <w:r w:rsidR="00A50FB0" w:rsidRPr="00BB6B37">
        <w:rPr>
          <w:lang w:val="en-US"/>
        </w:rPr>
        <w:t xml:space="preserve"> or online distribution</w:t>
      </w:r>
      <w:r w:rsidR="0047051D" w:rsidRPr="00BB6B37">
        <w:rPr>
          <w:lang w:val="en-US"/>
        </w:rPr>
        <w:t xml:space="preserve">. </w:t>
      </w:r>
      <w:r w:rsidR="004F39B1" w:rsidRPr="00BB6B37">
        <w:rPr>
          <w:lang w:val="en-US"/>
        </w:rPr>
        <w:t xml:space="preserve">They </w:t>
      </w:r>
      <w:r w:rsidR="00DC5A20">
        <w:rPr>
          <w:lang w:val="en-US"/>
        </w:rPr>
        <w:t>least</w:t>
      </w:r>
      <w:r w:rsidR="004F39B1" w:rsidRPr="00BB6B37">
        <w:rPr>
          <w:lang w:val="en-US"/>
        </w:rPr>
        <w:t xml:space="preserve"> </w:t>
      </w:r>
      <w:r w:rsidR="00E363AD" w:rsidRPr="00BB6B37">
        <w:rPr>
          <w:lang w:val="en-US"/>
        </w:rPr>
        <w:t>prefer</w:t>
      </w:r>
      <w:r w:rsidR="00DC5A20">
        <w:rPr>
          <w:lang w:val="en-US"/>
        </w:rPr>
        <w:t>red</w:t>
      </w:r>
      <w:r w:rsidR="004F39B1" w:rsidRPr="00BB6B37">
        <w:rPr>
          <w:lang w:val="en-US"/>
        </w:rPr>
        <w:t xml:space="preserve"> large branded packaging. </w:t>
      </w:r>
      <w:r>
        <w:rPr>
          <w:lang w:val="en-US"/>
        </w:rPr>
        <w:t>The smallest class</w:t>
      </w:r>
      <w:r w:rsidR="0047051D" w:rsidRPr="00BB6B37">
        <w:rPr>
          <w:lang w:val="en-US"/>
        </w:rPr>
        <w:t xml:space="preserve"> (</w:t>
      </w:r>
      <w:r w:rsidR="00DF7698">
        <w:rPr>
          <w:lang w:val="en-US"/>
        </w:rPr>
        <w:t xml:space="preserve">‘Healthcare staff’, </w:t>
      </w:r>
      <w:r w:rsidR="004F39B1" w:rsidRPr="00BB6B37">
        <w:rPr>
          <w:lang w:val="en-US"/>
        </w:rPr>
        <w:t>12</w:t>
      </w:r>
      <w:r w:rsidR="0047051D" w:rsidRPr="00BB6B37">
        <w:rPr>
          <w:lang w:val="en-US"/>
        </w:rPr>
        <w:t xml:space="preserve">% of men) </w:t>
      </w:r>
      <w:r w:rsidR="005A3C3C">
        <w:rPr>
          <w:lang w:val="en-US"/>
        </w:rPr>
        <w:lastRenderedPageBreak/>
        <w:t>we</w:t>
      </w:r>
      <w:r w:rsidR="0047051D" w:rsidRPr="00BB6B37">
        <w:rPr>
          <w:lang w:val="en-US"/>
        </w:rPr>
        <w:t xml:space="preserve">re most influenced by the </w:t>
      </w:r>
      <w:r w:rsidR="004F39B1" w:rsidRPr="00BB6B37">
        <w:rPr>
          <w:lang w:val="en-US"/>
        </w:rPr>
        <w:t>location of where to access the test</w:t>
      </w:r>
      <w:r w:rsidR="009E529C">
        <w:rPr>
          <w:lang w:val="en-US"/>
        </w:rPr>
        <w:t xml:space="preserve">, </w:t>
      </w:r>
      <w:r w:rsidR="00E127FA" w:rsidRPr="00BB6B37">
        <w:rPr>
          <w:lang w:val="en-US"/>
        </w:rPr>
        <w:t xml:space="preserve">preferring kits off the shelf from a pharmacy, </w:t>
      </w:r>
      <w:r w:rsidR="00600605">
        <w:rPr>
          <w:lang w:val="en-US"/>
        </w:rPr>
        <w:t xml:space="preserve">and </w:t>
      </w:r>
      <w:r w:rsidR="00E127FA" w:rsidRPr="00BB6B37">
        <w:rPr>
          <w:lang w:val="en-US"/>
        </w:rPr>
        <w:t>kits from staff at a</w:t>
      </w:r>
      <w:r w:rsidR="00600605">
        <w:rPr>
          <w:lang w:val="en-US"/>
        </w:rPr>
        <w:t xml:space="preserve"> pharmacy,</w:t>
      </w:r>
      <w:r w:rsidR="00E127FA" w:rsidRPr="00BB6B37">
        <w:rPr>
          <w:lang w:val="en-US"/>
        </w:rPr>
        <w:t xml:space="preserve"> medical clinic</w:t>
      </w:r>
      <w:r w:rsidR="003A1FE8" w:rsidRPr="00BB6B37">
        <w:rPr>
          <w:lang w:val="en-US"/>
        </w:rPr>
        <w:t xml:space="preserve"> or</w:t>
      </w:r>
      <w:r w:rsidR="00E127FA" w:rsidRPr="00BB6B37">
        <w:rPr>
          <w:lang w:val="en-US"/>
        </w:rPr>
        <w:t xml:space="preserve"> CBOs. They </w:t>
      </w:r>
      <w:r w:rsidR="00DC5A20">
        <w:rPr>
          <w:lang w:val="en-US"/>
        </w:rPr>
        <w:t>least</w:t>
      </w:r>
      <w:r w:rsidR="00E127FA" w:rsidRPr="00BB6B37">
        <w:rPr>
          <w:lang w:val="en-US"/>
        </w:rPr>
        <w:t xml:space="preserve"> </w:t>
      </w:r>
      <w:r w:rsidR="00E363AD" w:rsidRPr="00BB6B37">
        <w:rPr>
          <w:lang w:val="en-US"/>
        </w:rPr>
        <w:t>prefer</w:t>
      </w:r>
      <w:r w:rsidR="00DC5A20">
        <w:rPr>
          <w:lang w:val="en-US"/>
        </w:rPr>
        <w:t>red</w:t>
      </w:r>
      <w:r w:rsidR="00E127FA" w:rsidRPr="00BB6B37">
        <w:rPr>
          <w:lang w:val="en-US"/>
        </w:rPr>
        <w:t xml:space="preserve"> online distribution, public vending machines or kits from s</w:t>
      </w:r>
      <w:r w:rsidR="005A3C3C">
        <w:rPr>
          <w:lang w:val="en-US"/>
        </w:rPr>
        <w:t>ex-venues</w:t>
      </w:r>
      <w:r w:rsidR="00E127FA" w:rsidRPr="00BB6B37">
        <w:rPr>
          <w:lang w:val="en-US"/>
        </w:rPr>
        <w:t xml:space="preserve">. They also </w:t>
      </w:r>
      <w:r w:rsidR="00DC5A20">
        <w:rPr>
          <w:lang w:val="en-US"/>
        </w:rPr>
        <w:t>least</w:t>
      </w:r>
      <w:r w:rsidR="00E127FA" w:rsidRPr="00BB6B37">
        <w:rPr>
          <w:lang w:val="en-US"/>
        </w:rPr>
        <w:t xml:space="preserve"> </w:t>
      </w:r>
      <w:r w:rsidR="00E363AD" w:rsidRPr="00BB6B37">
        <w:rPr>
          <w:lang w:val="en-US"/>
        </w:rPr>
        <w:t>prefer</w:t>
      </w:r>
      <w:r w:rsidR="00DC5A20">
        <w:rPr>
          <w:lang w:val="en-US"/>
        </w:rPr>
        <w:t>red</w:t>
      </w:r>
      <w:r w:rsidR="00E127FA" w:rsidRPr="00BB6B37">
        <w:rPr>
          <w:lang w:val="en-US"/>
        </w:rPr>
        <w:t xml:space="preserve"> large branded packaging. </w:t>
      </w:r>
      <w:r w:rsidR="003F413B" w:rsidRPr="00BB6B37">
        <w:rPr>
          <w:lang w:val="en-US"/>
        </w:rPr>
        <w:t xml:space="preserve">None of the </w:t>
      </w:r>
      <w:r w:rsidR="003F413B" w:rsidRPr="00426BD8">
        <w:rPr>
          <w:i/>
          <w:iCs/>
          <w:lang w:val="en-US"/>
        </w:rPr>
        <w:t>a priori</w:t>
      </w:r>
      <w:r w:rsidR="003F413B" w:rsidRPr="00BB6B37">
        <w:rPr>
          <w:lang w:val="en-US"/>
        </w:rPr>
        <w:t xml:space="preserve"> subgroups </w:t>
      </w:r>
      <w:r w:rsidR="00E127FA" w:rsidRPr="00BB6B37">
        <w:rPr>
          <w:lang w:val="en-US"/>
        </w:rPr>
        <w:t xml:space="preserve">were significantly associated with these four classes, </w:t>
      </w:r>
      <w:r w:rsidR="003F413B" w:rsidRPr="00BB6B37">
        <w:rPr>
          <w:lang w:val="en-US"/>
        </w:rPr>
        <w:t xml:space="preserve">suggesting that preferences for HIVST distribution access did not vary according to </w:t>
      </w:r>
      <w:r w:rsidR="001E7A8B">
        <w:rPr>
          <w:lang w:val="en-US"/>
        </w:rPr>
        <w:t xml:space="preserve">these </w:t>
      </w:r>
      <w:r w:rsidR="003F413B" w:rsidRPr="00BB6B37">
        <w:rPr>
          <w:lang w:val="en-US"/>
        </w:rPr>
        <w:t>subgroup</w:t>
      </w:r>
      <w:r w:rsidR="00E127FA" w:rsidRPr="00BB6B37">
        <w:rPr>
          <w:lang w:val="en-US"/>
        </w:rPr>
        <w:t xml:space="preserve"> characteristics</w:t>
      </w:r>
      <w:r w:rsidR="00EE3E89">
        <w:rPr>
          <w:lang w:val="en-US"/>
        </w:rPr>
        <w:t xml:space="preserve"> (age, number of sexual partners, recent arrivals, and testing history)</w:t>
      </w:r>
      <w:r w:rsidR="00E127FA" w:rsidRPr="00BB6B37">
        <w:rPr>
          <w:lang w:val="en-US"/>
        </w:rPr>
        <w:t>.</w:t>
      </w:r>
      <w:r w:rsidR="001F1C22">
        <w:rPr>
          <w:lang w:val="en-US"/>
        </w:rPr>
        <w:t xml:space="preserve"> </w:t>
      </w:r>
      <w:r w:rsidR="001F1C22" w:rsidRPr="00BC1E2D">
        <w:rPr>
          <w:lang w:val="en-US"/>
        </w:rPr>
        <w:t xml:space="preserve">We explored several other factors in a </w:t>
      </w:r>
      <w:r w:rsidR="001F1C22" w:rsidRPr="00BC1E2D">
        <w:rPr>
          <w:i/>
          <w:iCs/>
          <w:lang w:val="en-US"/>
        </w:rPr>
        <w:t xml:space="preserve">post hoc </w:t>
      </w:r>
      <w:r w:rsidR="001F1C22" w:rsidRPr="00BC1E2D">
        <w:rPr>
          <w:lang w:val="en-US"/>
        </w:rPr>
        <w:t xml:space="preserve">analysis including reporting an </w:t>
      </w:r>
      <w:r w:rsidR="001F1C22" w:rsidRPr="00426BD8">
        <w:rPr>
          <w:color w:val="222222"/>
          <w:shd w:val="clear" w:color="auto" w:fill="FFFFFF"/>
        </w:rPr>
        <w:t>Anglo-Australian ethnicity, education level, identifying as gay, being a pensioner, unemployed, student, PrEP user, any casual partners in the last 6 months, and condom use with the last casual partner.</w:t>
      </w:r>
      <w:r w:rsidR="001F1C22" w:rsidRPr="00BC1E2D">
        <w:rPr>
          <w:lang w:val="en-US"/>
        </w:rPr>
        <w:t xml:space="preserve"> </w:t>
      </w:r>
      <w:r w:rsidR="001F1C22" w:rsidRPr="00426BD8">
        <w:rPr>
          <w:color w:val="222222"/>
          <w:shd w:val="clear" w:color="auto" w:fill="FFFFFF"/>
        </w:rPr>
        <w:t xml:space="preserve">We found </w:t>
      </w:r>
      <w:r w:rsidR="00BC1E2D">
        <w:rPr>
          <w:color w:val="222222"/>
          <w:shd w:val="clear" w:color="auto" w:fill="FFFFFF"/>
        </w:rPr>
        <w:t>that self-identifying as ‘gay’</w:t>
      </w:r>
      <w:r w:rsidR="001F1C22" w:rsidRPr="00426BD8">
        <w:rPr>
          <w:color w:val="222222"/>
          <w:shd w:val="clear" w:color="auto" w:fill="FFFFFF"/>
        </w:rPr>
        <w:t xml:space="preserve"> </w:t>
      </w:r>
      <w:r w:rsidR="00BC1E2D">
        <w:rPr>
          <w:color w:val="222222"/>
          <w:shd w:val="clear" w:color="auto" w:fill="FFFFFF"/>
        </w:rPr>
        <w:t>was</w:t>
      </w:r>
      <w:r w:rsidR="001F1C22" w:rsidRPr="00426BD8">
        <w:rPr>
          <w:color w:val="222222"/>
          <w:shd w:val="clear" w:color="auto" w:fill="FFFFFF"/>
        </w:rPr>
        <w:t xml:space="preserve"> significantly associated with the classes in the </w:t>
      </w:r>
      <w:proofErr w:type="spellStart"/>
      <w:r w:rsidR="001F1C22" w:rsidRPr="00426BD8">
        <w:rPr>
          <w:color w:val="222222"/>
          <w:shd w:val="clear" w:color="auto" w:fill="FFFFFF"/>
        </w:rPr>
        <w:t>DCEKits</w:t>
      </w:r>
      <w:proofErr w:type="spellEnd"/>
      <w:r w:rsidR="001F1C22" w:rsidRPr="00426BD8">
        <w:rPr>
          <w:color w:val="222222"/>
          <w:shd w:val="clear" w:color="auto" w:fill="FFFFFF"/>
        </w:rPr>
        <w:t xml:space="preserve"> model</w:t>
      </w:r>
      <w:r w:rsidR="00BC1E2D">
        <w:rPr>
          <w:color w:val="222222"/>
          <w:shd w:val="clear" w:color="auto" w:fill="FFFFFF"/>
        </w:rPr>
        <w:t xml:space="preserve"> (</w:t>
      </w:r>
      <w:r w:rsidR="001F1C22" w:rsidRPr="00426BD8">
        <w:rPr>
          <w:color w:val="222222"/>
          <w:shd w:val="clear" w:color="auto" w:fill="FFFFFF"/>
        </w:rPr>
        <w:t>Supplementary Table S2</w:t>
      </w:r>
      <w:r w:rsidR="00BC1E2D">
        <w:rPr>
          <w:color w:val="222222"/>
          <w:shd w:val="clear" w:color="auto" w:fill="FFFFFF"/>
        </w:rPr>
        <w:t>)</w:t>
      </w:r>
      <w:r w:rsidR="001F1C22" w:rsidRPr="00426BD8">
        <w:rPr>
          <w:color w:val="222222"/>
          <w:shd w:val="clear" w:color="auto" w:fill="FFFFFF"/>
        </w:rPr>
        <w:t>.</w:t>
      </w:r>
    </w:p>
    <w:p w14:paraId="1575535D" w14:textId="77777777" w:rsidR="00E9227D" w:rsidRDefault="00E9227D" w:rsidP="00284C77">
      <w:pPr>
        <w:spacing w:line="480" w:lineRule="auto"/>
        <w:rPr>
          <w:b/>
          <w:lang w:val="en-US"/>
        </w:rPr>
      </w:pPr>
    </w:p>
    <w:p w14:paraId="6C1BBBD9" w14:textId="41F9566C" w:rsidR="00FF3874" w:rsidRPr="00BB6B37" w:rsidRDefault="00FF3874" w:rsidP="00284C77">
      <w:pPr>
        <w:spacing w:line="480" w:lineRule="auto"/>
        <w:rPr>
          <w:b/>
          <w:lang w:val="en-US"/>
        </w:rPr>
      </w:pPr>
      <w:r w:rsidRPr="00BB6B37">
        <w:rPr>
          <w:b/>
          <w:lang w:val="en-US"/>
        </w:rPr>
        <w:t>DISCUSSION</w:t>
      </w:r>
    </w:p>
    <w:p w14:paraId="7F026EF0" w14:textId="0C1B34E2" w:rsidR="00333D09" w:rsidRPr="00BB6B37" w:rsidRDefault="00600605" w:rsidP="00CF3D02">
      <w:pPr>
        <w:spacing w:line="480" w:lineRule="auto"/>
        <w:rPr>
          <w:lang w:val="en-US"/>
        </w:rPr>
      </w:pPr>
      <w:r>
        <w:t xml:space="preserve">In a setting with ready access to facility-based HIV testing, </w:t>
      </w:r>
      <w:r w:rsidR="00FE5052" w:rsidRPr="00FE5052">
        <w:t>Australian MSM</w:t>
      </w:r>
      <w:r w:rsidR="00FE5052">
        <w:t xml:space="preserve"> see</w:t>
      </w:r>
      <w:r w:rsidR="00FE5052">
        <w:rPr>
          <w:lang w:val="en-US"/>
        </w:rPr>
        <w:t xml:space="preserve"> HIVST as of potential value to them</w:t>
      </w:r>
      <w:r w:rsidR="00FE5052">
        <w:rPr>
          <w:color w:val="000033"/>
        </w:rPr>
        <w:t>.</w:t>
      </w:r>
      <w:r w:rsidR="00FE5052">
        <w:t xml:space="preserve"> </w:t>
      </w:r>
      <w:r w:rsidR="00E35E77" w:rsidRPr="00BB6B37">
        <w:rPr>
          <w:lang w:val="en-US"/>
        </w:rPr>
        <w:t xml:space="preserve">In contrast to previous research suggesting </w:t>
      </w:r>
      <w:r w:rsidR="00325A02" w:rsidRPr="00BB6B37">
        <w:rPr>
          <w:lang w:val="en-US"/>
        </w:rPr>
        <w:t>the majority of</w:t>
      </w:r>
      <w:r w:rsidR="00E35E77" w:rsidRPr="00BB6B37">
        <w:rPr>
          <w:lang w:val="en-US"/>
        </w:rPr>
        <w:t xml:space="preserve"> Australian MSM are ‘likely’ (37%) or ‘very likely’ (34%)</w:t>
      </w:r>
      <w:r w:rsidR="00325A02" w:rsidRPr="00BB6B37">
        <w:rPr>
          <w:lang w:val="en-US"/>
        </w:rPr>
        <w:t xml:space="preserve"> to use HIVST if it was available</w:t>
      </w:r>
      <w:r w:rsidR="00E35E77" w:rsidRPr="00BB6B37">
        <w:rPr>
          <w:lang w:val="en-US"/>
        </w:rPr>
        <w:t>,</w:t>
      </w:r>
      <w:r w:rsidR="00325A02" w:rsidRPr="00BB6B37">
        <w:rPr>
          <w:lang w:val="en-US"/>
        </w:rPr>
        <w:fldChar w:fldCharType="begin">
          <w:fldData xml:space="preserve">PEVuZE5vdGU+PENpdGU+PEF1dGhvcj5QcmVzdGFnZTwvQXV0aG9yPjxZZWFyPjIwMTY8L1llYXI+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==
</w:fldData>
        </w:fldChar>
      </w:r>
      <w:r w:rsidR="00BF742D">
        <w:rPr>
          <w:lang w:val="en-US"/>
        </w:rPr>
        <w:instrText xml:space="preserve"> ADDIN EN.CITE </w:instrText>
      </w:r>
      <w:r w:rsidR="00BF742D">
        <w:rPr>
          <w:lang w:val="en-US"/>
        </w:rPr>
        <w:fldChar w:fldCharType="begin">
          <w:fldData xml:space="preserve">PEVuZE5vdGU+PENpdGU+PEF1dGhvcj5QcmVzdGFnZTwvQXV0aG9yPjxZZWFyPjIwMTY8L1llYXI+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==
</w:fldData>
        </w:fldChar>
      </w:r>
      <w:r w:rsidR="00BF742D">
        <w:rPr>
          <w:lang w:val="en-US"/>
        </w:rPr>
        <w:instrText xml:space="preserve"> ADDIN EN.CITE.DATA </w:instrText>
      </w:r>
      <w:r w:rsidR="00BF742D">
        <w:rPr>
          <w:lang w:val="en-US"/>
        </w:rPr>
      </w:r>
      <w:r w:rsidR="00BF742D">
        <w:rPr>
          <w:lang w:val="en-US"/>
        </w:rPr>
        <w:fldChar w:fldCharType="end"/>
      </w:r>
      <w:r w:rsidR="00325A02" w:rsidRPr="00BB6B37">
        <w:rPr>
          <w:lang w:val="en-US"/>
        </w:rPr>
      </w:r>
      <w:r w:rsidR="00325A02" w:rsidRPr="00BB6B37">
        <w:rPr>
          <w:lang w:val="en-US"/>
        </w:rPr>
        <w:fldChar w:fldCharType="separate"/>
      </w:r>
      <w:r w:rsidR="00BF742D">
        <w:rPr>
          <w:noProof/>
          <w:lang w:val="en-US"/>
        </w:rPr>
        <w:t>(34)</w:t>
      </w:r>
      <w:r w:rsidR="00325A02" w:rsidRPr="00BB6B37">
        <w:rPr>
          <w:lang w:val="en-US"/>
        </w:rPr>
        <w:fldChar w:fldCharType="end"/>
      </w:r>
      <w:r w:rsidR="00E35E77" w:rsidRPr="00BB6B37">
        <w:rPr>
          <w:lang w:val="en-US"/>
        </w:rPr>
        <w:t xml:space="preserve"> our results provides a more </w:t>
      </w:r>
      <w:r w:rsidR="00337B64">
        <w:rPr>
          <w:lang w:val="en-US"/>
        </w:rPr>
        <w:t>nuanced understanding</w:t>
      </w:r>
      <w:r w:rsidR="00337B64" w:rsidRPr="00BB6B37">
        <w:rPr>
          <w:lang w:val="en-US"/>
        </w:rPr>
        <w:t xml:space="preserve"> </w:t>
      </w:r>
      <w:r w:rsidR="00E35E77" w:rsidRPr="00BB6B37">
        <w:rPr>
          <w:lang w:val="en-US"/>
        </w:rPr>
        <w:t xml:space="preserve">of </w:t>
      </w:r>
      <w:r w:rsidR="00337B64">
        <w:rPr>
          <w:lang w:val="en-US"/>
        </w:rPr>
        <w:t xml:space="preserve">possible </w:t>
      </w:r>
      <w:r w:rsidR="00E35E77" w:rsidRPr="00BB6B37">
        <w:rPr>
          <w:lang w:val="en-US"/>
        </w:rPr>
        <w:t xml:space="preserve">HIVST use, as it </w:t>
      </w:r>
      <w:r w:rsidR="00325A02" w:rsidRPr="00BB6B37">
        <w:rPr>
          <w:lang w:val="en-US"/>
        </w:rPr>
        <w:t>accounts</w:t>
      </w:r>
      <w:r w:rsidR="00E35E77" w:rsidRPr="00BB6B37">
        <w:rPr>
          <w:lang w:val="en-US"/>
        </w:rPr>
        <w:t xml:space="preserve"> for </w:t>
      </w:r>
      <w:r w:rsidR="00325A02" w:rsidRPr="00BB6B37">
        <w:rPr>
          <w:lang w:val="en-US"/>
        </w:rPr>
        <w:t xml:space="preserve">how </w:t>
      </w:r>
      <w:r w:rsidR="00E35E77" w:rsidRPr="00BB6B37">
        <w:rPr>
          <w:lang w:val="en-US"/>
        </w:rPr>
        <w:t xml:space="preserve">men trade-off </w:t>
      </w:r>
      <w:r w:rsidR="00325A02" w:rsidRPr="00BB6B37">
        <w:rPr>
          <w:lang w:val="en-US"/>
        </w:rPr>
        <w:t xml:space="preserve">use of </w:t>
      </w:r>
      <w:r w:rsidR="00E35E77" w:rsidRPr="00BB6B37">
        <w:rPr>
          <w:lang w:val="en-US"/>
        </w:rPr>
        <w:t xml:space="preserve">HIVST with existing HIV testing services. Encouragingly, we found that HIVST was particularly appealing to infrequent </w:t>
      </w:r>
      <w:r w:rsidR="00105768" w:rsidRPr="00BB6B37">
        <w:rPr>
          <w:lang w:val="en-US"/>
        </w:rPr>
        <w:t>and</w:t>
      </w:r>
      <w:r w:rsidR="00325A02" w:rsidRPr="00BB6B37">
        <w:rPr>
          <w:lang w:val="en-US"/>
        </w:rPr>
        <w:t xml:space="preserve"> first</w:t>
      </w:r>
      <w:r w:rsidR="00DE6A6E" w:rsidRPr="00BB6B37">
        <w:rPr>
          <w:lang w:val="en-US"/>
        </w:rPr>
        <w:t>-</w:t>
      </w:r>
      <w:r w:rsidR="00325A02" w:rsidRPr="00BB6B37">
        <w:rPr>
          <w:lang w:val="en-US"/>
        </w:rPr>
        <w:t>time</w:t>
      </w:r>
      <w:r w:rsidR="00DE6A6E" w:rsidRPr="00BB6B37">
        <w:rPr>
          <w:lang w:val="en-US"/>
        </w:rPr>
        <w:t xml:space="preserve"> </w:t>
      </w:r>
      <w:r w:rsidR="00E35E77" w:rsidRPr="00BB6B37">
        <w:rPr>
          <w:lang w:val="en-US"/>
        </w:rPr>
        <w:t>testers</w:t>
      </w:r>
      <w:r w:rsidR="00325A02" w:rsidRPr="00BB6B37">
        <w:rPr>
          <w:lang w:val="en-US"/>
        </w:rPr>
        <w:t xml:space="preserve">. </w:t>
      </w:r>
      <w:r w:rsidR="007B2DED" w:rsidRPr="00BB6B37">
        <w:rPr>
          <w:lang w:val="en-US"/>
        </w:rPr>
        <w:t xml:space="preserve">This is consistent with research reporting </w:t>
      </w:r>
      <w:r w:rsidR="00036F88">
        <w:rPr>
          <w:lang w:val="en-US"/>
        </w:rPr>
        <w:t xml:space="preserve">that </w:t>
      </w:r>
      <w:r w:rsidR="007B2DED" w:rsidRPr="00BB6B37">
        <w:rPr>
          <w:lang w:val="en-US"/>
        </w:rPr>
        <w:t xml:space="preserve">HIVST </w:t>
      </w:r>
      <w:r w:rsidR="00036F88">
        <w:rPr>
          <w:lang w:val="en-US"/>
        </w:rPr>
        <w:t>reached</w:t>
      </w:r>
      <w:r w:rsidR="007B2DED" w:rsidRPr="00BB6B37">
        <w:rPr>
          <w:lang w:val="en-US"/>
        </w:rPr>
        <w:t xml:space="preserve"> infrequent </w:t>
      </w:r>
      <w:r w:rsidR="00105768" w:rsidRPr="00BB6B37">
        <w:rPr>
          <w:lang w:val="en-US"/>
        </w:rPr>
        <w:t>and</w:t>
      </w:r>
      <w:r w:rsidR="00DE6A6E" w:rsidRPr="00BB6B37">
        <w:rPr>
          <w:lang w:val="en-US"/>
        </w:rPr>
        <w:t xml:space="preserve"> first-time </w:t>
      </w:r>
      <w:r w:rsidR="007B2DED" w:rsidRPr="00BB6B37">
        <w:rPr>
          <w:lang w:val="en-US"/>
        </w:rPr>
        <w:t xml:space="preserve">testers in </w:t>
      </w:r>
      <w:r w:rsidR="005231AA">
        <w:rPr>
          <w:lang w:val="en-US"/>
        </w:rPr>
        <w:t xml:space="preserve">trial settings in </w:t>
      </w:r>
      <w:r w:rsidR="00164AE3">
        <w:rPr>
          <w:lang w:val="en-US"/>
        </w:rPr>
        <w:t>Australia,</w:t>
      </w:r>
      <w:r w:rsidR="00164AE3">
        <w:rPr>
          <w:lang w:val="en-US"/>
        </w:rPr>
        <w:fldChar w:fldCharType="begin">
          <w:fldData xml:space="preserve">PEVuZE5vdGU+PENpdGU+PEF1dGhvcj5KYW1pbDwvQXV0aG9yPjxZZWFyPjIwMTc8L1llYXI+PFJl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</w:fldData>
        </w:fldChar>
      </w:r>
      <w:r w:rsidR="00A938AE">
        <w:rPr>
          <w:lang w:val="en-US"/>
        </w:rPr>
        <w:instrText xml:space="preserve"> ADDIN EN.CITE </w:instrText>
      </w:r>
      <w:r w:rsidR="00A938AE">
        <w:rPr>
          <w:lang w:val="en-US"/>
        </w:rPr>
        <w:fldChar w:fldCharType="begin">
          <w:fldData xml:space="preserve">PEVuZE5vdGU+PENpdGU+PEF1dGhvcj5KYW1pbDwvQXV0aG9yPjxZZWFyPjIwMTc8L1llYXI+PFJl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</w:fldData>
        </w:fldChar>
      </w:r>
      <w:r w:rsidR="00A938AE">
        <w:rPr>
          <w:lang w:val="en-US"/>
        </w:rPr>
        <w:instrText xml:space="preserve"> ADDIN EN.CITE.DATA </w:instrText>
      </w:r>
      <w:r w:rsidR="00A938AE">
        <w:rPr>
          <w:lang w:val="en-US"/>
        </w:rPr>
      </w:r>
      <w:r w:rsidR="00A938AE">
        <w:rPr>
          <w:lang w:val="en-US"/>
        </w:rPr>
        <w:fldChar w:fldCharType="end"/>
      </w:r>
      <w:r w:rsidR="00164AE3">
        <w:rPr>
          <w:lang w:val="en-US"/>
        </w:rPr>
      </w:r>
      <w:r w:rsidR="00164AE3">
        <w:rPr>
          <w:lang w:val="en-US"/>
        </w:rPr>
        <w:fldChar w:fldCharType="separate"/>
      </w:r>
      <w:r w:rsidR="00A938AE">
        <w:rPr>
          <w:noProof/>
          <w:lang w:val="en-US"/>
        </w:rPr>
        <w:t>(9)</w:t>
      </w:r>
      <w:r w:rsidR="00164AE3">
        <w:rPr>
          <w:lang w:val="en-US"/>
        </w:rPr>
        <w:fldChar w:fldCharType="end"/>
      </w:r>
      <w:r w:rsidR="00164AE3">
        <w:rPr>
          <w:lang w:val="en-US"/>
        </w:rPr>
        <w:t xml:space="preserve"> </w:t>
      </w:r>
      <w:r w:rsidR="007B2DED" w:rsidRPr="00BB6B37">
        <w:rPr>
          <w:lang w:val="en-US"/>
        </w:rPr>
        <w:t>the Netherlands</w:t>
      </w:r>
      <w:r w:rsidR="00DE6A6E" w:rsidRPr="00BB6B37">
        <w:rPr>
          <w:lang w:val="en-US"/>
        </w:rPr>
        <w:fldChar w:fldCharType="begin"/>
      </w:r>
      <w:r w:rsidR="00BF742D">
        <w:rPr>
          <w:lang w:val="en-US"/>
        </w:rPr>
        <w:instrText xml:space="preserve"> ADDIN EN.CITE &lt;EndNote&gt;&lt;Cite&gt;&lt;Author&gt;Zuure&lt;/Author&gt;&lt;Year&gt; 2016&lt;/Year&gt;&lt;RecNum&gt;5192&lt;/RecNum&gt;&lt;DisplayText&gt;(35)&lt;/DisplayText&gt;&lt;record&gt;&lt;rec-number&gt;5192&lt;/rec-number&gt;&lt;foreign-keys&gt;&lt;key app="EN" db-id="f2ttfdxd1rdseqe5z9uppedz2zwesp25wpv9" timestamp="0"&gt;5192&lt;/key&gt;&lt;/foreign-keys&gt;&lt;ref-type name="Conference Paper"&gt;47&lt;/ref-type&gt;&lt;contributors&gt;&lt;authors&gt;&lt;author&gt;Zuure, F.&lt;/author&gt;&lt;author&gt;van der Helm, J.&lt;/author&gt;&lt;author&gt;van Bergen, J.E.A.M.&lt;/author&gt;&lt;author&gt;Coutinho, R. A.&lt;/author&gt;&lt;author&gt;Geerlings, S. E.&lt;/author&gt;&lt;author&gt;Gotz, H.M.&lt;/author&gt;&lt;author&gt;de Vries, H.J.C.&lt;/author&gt;&lt;author&gt;Davidovich, U.&lt;/author&gt;&lt;author&gt;Prins, M.&lt;/author&gt;&lt;/authors&gt;&lt;/contributors&gt;&lt;titles&gt;&lt;title&gt;Home tesitng for HIV succeeds in reaching first-time and infrequent testers in the Netherlands: results of the HIVTest@Home trial&lt;/title&gt;&lt;secondary-title&gt;21st International AIDS Conference&lt;/secondary-title&gt;&lt;/titles&gt;&lt;dates&gt;&lt;year&gt; 2016&lt;/year&gt;&lt;/dates&gt;&lt;pub-location&gt;Durban, South Africa&lt;/pub-location&gt;&lt;urls&gt;&lt;/urls&gt;&lt;/record&gt;&lt;/Cite&gt;&lt;/EndNote&gt;</w:instrText>
      </w:r>
      <w:r w:rsidR="00DE6A6E" w:rsidRPr="00BB6B37">
        <w:rPr>
          <w:lang w:val="en-US"/>
        </w:rPr>
        <w:fldChar w:fldCharType="separate"/>
      </w:r>
      <w:r w:rsidR="00BF742D">
        <w:rPr>
          <w:noProof/>
          <w:lang w:val="en-US"/>
        </w:rPr>
        <w:t>(35)</w:t>
      </w:r>
      <w:r w:rsidR="00DE6A6E" w:rsidRPr="00BB6B37">
        <w:rPr>
          <w:lang w:val="en-US"/>
        </w:rPr>
        <w:fldChar w:fldCharType="end"/>
      </w:r>
      <w:r w:rsidR="007B2DED" w:rsidRPr="00BB6B37">
        <w:rPr>
          <w:lang w:val="en-US"/>
        </w:rPr>
        <w:t xml:space="preserve"> </w:t>
      </w:r>
      <w:r w:rsidR="00143137" w:rsidRPr="00BB6B37">
        <w:rPr>
          <w:lang w:val="en-US"/>
        </w:rPr>
        <w:t>and the United Kingdom.</w:t>
      </w:r>
      <w:r w:rsidR="00105768" w:rsidRPr="00BB6B37">
        <w:rPr>
          <w:lang w:val="en-US"/>
        </w:rPr>
        <w:fldChar w:fldCharType="begin"/>
      </w:r>
      <w:r w:rsidR="00BF742D">
        <w:rPr>
          <w:lang w:val="en-US"/>
        </w:rPr>
        <w:instrText xml:space="preserve"> ADDIN EN.CITE &lt;EndNote&gt;&lt;Cite&gt;&lt;Author&gt;Brady&lt;/Author&gt;&lt;Year&gt; 2017&lt;/Year&gt;&lt;RecNum&gt;5193&lt;/RecNum&gt;&lt;DisplayText&gt;(36)&lt;/DisplayText&gt;&lt;record&gt;&lt;rec-number&gt;5193&lt;/rec-number&gt;&lt;foreign-keys&gt;&lt;key app="EN" db-id="f2ttfdxd1rdseqe5z9uppedz2zwesp25wpv9" timestamp="0"&gt;5193&lt;/key&gt;&lt;/foreign-keys&gt;&lt;ref-type name="Conference Paper"&gt;47&lt;/ref-type&gt;&lt;contributors&gt;&lt;authors&gt;&lt;author&gt;Brady, M.&lt;/author&gt;&lt;/authors&gt;&lt;/contributors&gt;&lt;titles&gt;&lt;title&gt;HIV self-testing: feasibility and acceptability of a large scale national service&lt;/title&gt;&lt;secondary-title&gt;23rd Annual Conference of the British HIV Association &lt;/secondary-title&gt;&lt;/titles&gt;&lt;dates&gt;&lt;year&gt; 2017&lt;/year&gt;&lt;/dates&gt;&lt;pub-location&gt;Liverpool, UK&lt;/pub-location&gt;&lt;urls&gt;&lt;/urls&gt;&lt;/record&gt;&lt;/Cite&gt;&lt;/EndNote&gt;</w:instrText>
      </w:r>
      <w:r w:rsidR="00105768" w:rsidRPr="00BB6B37">
        <w:rPr>
          <w:lang w:val="en-US"/>
        </w:rPr>
        <w:fldChar w:fldCharType="separate"/>
      </w:r>
      <w:r w:rsidR="00BF742D">
        <w:rPr>
          <w:noProof/>
          <w:lang w:val="en-US"/>
        </w:rPr>
        <w:t>(36)</w:t>
      </w:r>
      <w:r w:rsidR="00105768" w:rsidRPr="00BB6B37">
        <w:rPr>
          <w:lang w:val="en-US"/>
        </w:rPr>
        <w:fldChar w:fldCharType="end"/>
      </w:r>
      <w:r w:rsidR="00BE4F24" w:rsidRPr="00BB6B37">
        <w:rPr>
          <w:lang w:val="en-US"/>
        </w:rPr>
        <w:t xml:space="preserve"> </w:t>
      </w:r>
      <w:r w:rsidR="00E24216">
        <w:rPr>
          <w:lang w:val="en-US"/>
        </w:rPr>
        <w:t>To our best knowledge, there is only one other DCE examining the preferences for HIVST in a high-income setting.</w:t>
      </w:r>
      <w:r w:rsidR="00E24216">
        <w:rPr>
          <w:lang w:val="en-US"/>
        </w:rPr>
        <w:fldChar w:fldCharType="begin"/>
      </w:r>
      <w:r w:rsidR="00E24216">
        <w:rPr>
          <w:lang w:val="en-US"/>
        </w:rPr>
        <w:instrText xml:space="preserve"> ADDIN EN.CITE &lt;EndNote&gt;&lt;Cite&gt;&lt;Author&gt;Miners&lt;/Author&gt;&lt;Year&gt;2019&lt;/Year&gt;&lt;RecNum&gt;5098&lt;/RecNum&gt;&lt;DisplayText&gt;(31)&lt;/DisplayText&gt;&lt;record&gt;&lt;rec-number&gt;5098&lt;/rec-number&gt;&lt;foreign-keys&gt;&lt;key app="EN" db-id="f2ttfdxd1rdseqe5z9uppedz2zwesp25wpv9" timestamp="0"&gt;5098&lt;/key&gt;&lt;/foreign-keys&gt;&lt;ref-type name="Journal Article"&gt;17&lt;/ref-type&gt;&lt;contributors&gt;&lt;authors&gt;&lt;author&gt;Miners, A.&lt;/author&gt;&lt;author&gt;Nadarzynski, T.&lt;/author&gt;&lt;author&gt;Witzel, C.&lt;/author&gt;&lt;author&gt;Phillips, A. N.&lt;/author&gt;&lt;author&gt;Cambiano, V.&lt;/author&gt;&lt;author&gt;Rodger, A. J.&lt;/author&gt;&lt;author&gt;Llewellyn, C. D.&lt;/author&gt;&lt;/authors&gt;&lt;/contributors&gt;&lt;auth-address&gt;Faculty of Public Health and Policy, London School of Hygiene &amp;amp; Tropical Medicine, London, United Kingdom.&amp;#xD;Department of Psychology, University of Southampton, Southampton, United Kingdom.&amp;#xD;Royal South Hants Hospital, Solent NHS Trust, Southampton, United Kingdom.&amp;#xD;Institute for Global Health, University College London, London, United Kingdom.&amp;#xD;Department of Primary Care and Public Health, Brighton and Sussex Medical School, Brighton, United Kingdom.&lt;/auth-address&gt;&lt;titles&gt;&lt;title&gt;Preferences for HIV testing services among men who have sex with men in the UK: A discrete choice experiment&lt;/title&gt;&lt;secondary-title&gt;PLoS Med&lt;/secondary-title&gt;&lt;/titles&gt;&lt;pages&gt;e1002779&lt;/pages&gt;&lt;volume&gt;16&lt;/volume&gt;&lt;number&gt;4&lt;/number&gt;&lt;edition&gt;2019/04/12&lt;/edition&gt;&lt;dates&gt;&lt;year&gt;2019&lt;/year&gt;&lt;pub-dates&gt;&lt;date&gt;Apr&lt;/date&gt;&lt;/pub-dates&gt;&lt;/dates&gt;&lt;isbn&gt;1549-1676 (Electronic)&amp;#xD;1549-1277 (Linking)&lt;/isbn&gt;&lt;accession-num&gt;30973868&lt;/accession-num&gt;&lt;urls&gt;&lt;related-urls&gt;&lt;url&gt;https://www.ncbi.nlm.nih.gov/pubmed/30973868&lt;/url&gt;&lt;/related-urls&gt;&lt;/urls&gt;&lt;electronic-resource-num&gt;10.1371/journal.pmed.1002779&lt;/electronic-resource-num&gt;&lt;/record&gt;&lt;/Cite&gt;&lt;/EndNote&gt;</w:instrText>
      </w:r>
      <w:r w:rsidR="00E24216">
        <w:rPr>
          <w:lang w:val="en-US"/>
        </w:rPr>
        <w:fldChar w:fldCharType="separate"/>
      </w:r>
      <w:r w:rsidR="00E24216">
        <w:rPr>
          <w:noProof/>
          <w:lang w:val="en-US"/>
        </w:rPr>
        <w:t>(31)</w:t>
      </w:r>
      <w:r w:rsidR="00E24216">
        <w:rPr>
          <w:lang w:val="en-US"/>
        </w:rPr>
        <w:fldChar w:fldCharType="end"/>
      </w:r>
      <w:r w:rsidR="00E24216">
        <w:rPr>
          <w:lang w:val="en-US"/>
        </w:rPr>
        <w:t xml:space="preserve"> </w:t>
      </w:r>
      <w:r w:rsidR="00E565C5" w:rsidRPr="00BB6B37">
        <w:rPr>
          <w:lang w:val="en-US"/>
        </w:rPr>
        <w:t>We</w:t>
      </w:r>
      <w:r w:rsidR="00E95B25" w:rsidRPr="00BB6B37">
        <w:rPr>
          <w:lang w:val="en-US"/>
        </w:rPr>
        <w:t xml:space="preserve"> </w:t>
      </w:r>
      <w:r w:rsidR="00105768" w:rsidRPr="00BB6B37">
        <w:rPr>
          <w:lang w:val="en-US"/>
        </w:rPr>
        <w:t xml:space="preserve">report </w:t>
      </w:r>
      <w:r w:rsidR="00A05FC0" w:rsidRPr="00BB6B37">
        <w:rPr>
          <w:lang w:val="en-US"/>
        </w:rPr>
        <w:t>new data for implementers by showing that</w:t>
      </w:r>
      <w:r w:rsidR="00105768" w:rsidRPr="00BB6B37">
        <w:rPr>
          <w:lang w:val="en-US"/>
        </w:rPr>
        <w:t xml:space="preserve"> cost was a major driver </w:t>
      </w:r>
      <w:r w:rsidR="00A05FC0" w:rsidRPr="00BB6B37">
        <w:rPr>
          <w:lang w:val="en-US"/>
        </w:rPr>
        <w:t xml:space="preserve">to access HIVST kits </w:t>
      </w:r>
      <w:r w:rsidR="00105768" w:rsidRPr="00BB6B37">
        <w:rPr>
          <w:lang w:val="en-US"/>
        </w:rPr>
        <w:t>for about half of men</w:t>
      </w:r>
      <w:r w:rsidR="00A05FC0" w:rsidRPr="00BB6B37">
        <w:rPr>
          <w:lang w:val="en-US"/>
        </w:rPr>
        <w:t xml:space="preserve"> (45%) with </w:t>
      </w:r>
      <w:r w:rsidR="00E206F2">
        <w:rPr>
          <w:lang w:val="en-US"/>
        </w:rPr>
        <w:t xml:space="preserve">a </w:t>
      </w:r>
      <w:r w:rsidR="00A05FC0" w:rsidRPr="00BB6B37">
        <w:rPr>
          <w:lang w:val="en-US"/>
        </w:rPr>
        <w:t xml:space="preserve">preference for kits </w:t>
      </w:r>
      <w:r w:rsidR="00337B64">
        <w:rPr>
          <w:lang w:val="en-US"/>
        </w:rPr>
        <w:t xml:space="preserve">costing </w:t>
      </w:r>
      <w:r w:rsidR="00337B64" w:rsidRPr="00BB6B37">
        <w:rPr>
          <w:lang w:val="en-US"/>
        </w:rPr>
        <w:t xml:space="preserve">less </w:t>
      </w:r>
      <w:r w:rsidR="00A05FC0" w:rsidRPr="00BB6B37">
        <w:rPr>
          <w:lang w:val="en-US"/>
        </w:rPr>
        <w:t xml:space="preserve">than </w:t>
      </w:r>
      <w:r w:rsidR="00E206F2">
        <w:rPr>
          <w:lang w:val="en-US"/>
        </w:rPr>
        <w:t>AUD</w:t>
      </w:r>
      <w:r w:rsidR="00A05FC0" w:rsidRPr="00BB6B37">
        <w:rPr>
          <w:lang w:val="en-US"/>
        </w:rPr>
        <w:t xml:space="preserve">$40. We also </w:t>
      </w:r>
      <w:r w:rsidR="00E206F2">
        <w:rPr>
          <w:lang w:val="en-US"/>
        </w:rPr>
        <w:t xml:space="preserve">identified subgroups of men who wanted to purchase HIVST kits </w:t>
      </w:r>
      <w:r w:rsidR="001A33C7">
        <w:rPr>
          <w:lang w:val="en-US"/>
        </w:rPr>
        <w:t xml:space="preserve">online or </w:t>
      </w:r>
      <w:r w:rsidR="001E7A8B">
        <w:rPr>
          <w:lang w:val="en-US"/>
        </w:rPr>
        <w:t xml:space="preserve">from </w:t>
      </w:r>
      <w:r w:rsidR="00105768" w:rsidRPr="00BB6B37">
        <w:rPr>
          <w:lang w:val="en-US"/>
        </w:rPr>
        <w:lastRenderedPageBreak/>
        <w:t xml:space="preserve">pharmacies (29%) </w:t>
      </w:r>
      <w:r w:rsidR="00E206F2">
        <w:rPr>
          <w:lang w:val="en-US"/>
        </w:rPr>
        <w:t>or to</w:t>
      </w:r>
      <w:r w:rsidR="00105768" w:rsidRPr="00BB6B37">
        <w:rPr>
          <w:lang w:val="en-US"/>
        </w:rPr>
        <w:t xml:space="preserve"> </w:t>
      </w:r>
      <w:r w:rsidR="00A05FC0" w:rsidRPr="00BB6B37">
        <w:rPr>
          <w:lang w:val="en-US"/>
        </w:rPr>
        <w:t xml:space="preserve">access </w:t>
      </w:r>
      <w:r w:rsidR="001E7A8B">
        <w:rPr>
          <w:lang w:val="en-US"/>
        </w:rPr>
        <w:t>them</w:t>
      </w:r>
      <w:r w:rsidR="00A05FC0" w:rsidRPr="00BB6B37">
        <w:rPr>
          <w:lang w:val="en-US"/>
        </w:rPr>
        <w:t xml:space="preserve"> </w:t>
      </w:r>
      <w:r w:rsidR="00E206F2">
        <w:rPr>
          <w:lang w:val="en-US"/>
        </w:rPr>
        <w:t>in</w:t>
      </w:r>
      <w:r w:rsidR="00A05FC0" w:rsidRPr="00BB6B37">
        <w:rPr>
          <w:lang w:val="en-US"/>
        </w:rPr>
        <w:t xml:space="preserve"> </w:t>
      </w:r>
      <w:r w:rsidR="00693D74">
        <w:rPr>
          <w:lang w:val="en-US"/>
        </w:rPr>
        <w:t>sex-venues</w:t>
      </w:r>
      <w:r w:rsidR="00A05FC0" w:rsidRPr="00BB6B37">
        <w:rPr>
          <w:lang w:val="en-US"/>
        </w:rPr>
        <w:t xml:space="preserve"> (15%), with only a small proportion (12%) preferring to purchase HIVST kits from healt</w:t>
      </w:r>
      <w:r w:rsidR="001A33C7">
        <w:rPr>
          <w:lang w:val="en-US"/>
        </w:rPr>
        <w:t>hcare staff</w:t>
      </w:r>
      <w:r w:rsidR="00A05FC0" w:rsidRPr="00BB6B37">
        <w:rPr>
          <w:lang w:val="en-US"/>
        </w:rPr>
        <w:t xml:space="preserve">. </w:t>
      </w:r>
    </w:p>
    <w:p w14:paraId="1B66D7D0" w14:textId="77777777" w:rsidR="00E565C5" w:rsidRPr="00BB6B37" w:rsidRDefault="00E565C5" w:rsidP="00BE542E">
      <w:pPr>
        <w:spacing w:line="480" w:lineRule="auto"/>
        <w:rPr>
          <w:lang w:val="en-US"/>
        </w:rPr>
      </w:pPr>
    </w:p>
    <w:p w14:paraId="53720C52" w14:textId="7663B66D" w:rsidR="006D7580" w:rsidRPr="00BB6B37" w:rsidRDefault="00966C35" w:rsidP="00BE542E">
      <w:pPr>
        <w:spacing w:line="480" w:lineRule="auto"/>
        <w:rPr>
          <w:lang w:val="en-US"/>
        </w:rPr>
      </w:pPr>
      <w:r w:rsidRPr="00BB6B37">
        <w:rPr>
          <w:lang w:val="en-US"/>
        </w:rPr>
        <w:t xml:space="preserve">HIV testing is </w:t>
      </w:r>
      <w:r w:rsidR="00504DBF">
        <w:rPr>
          <w:lang w:val="en-US"/>
        </w:rPr>
        <w:t xml:space="preserve">already </w:t>
      </w:r>
      <w:r w:rsidRPr="00BB6B37">
        <w:rPr>
          <w:lang w:val="en-US"/>
        </w:rPr>
        <w:t xml:space="preserve">available through a variety of </w:t>
      </w:r>
      <w:r w:rsidR="00504DBF">
        <w:rPr>
          <w:lang w:val="en-US"/>
        </w:rPr>
        <w:t>facility-based settings</w:t>
      </w:r>
      <w:r w:rsidRPr="00BB6B37">
        <w:rPr>
          <w:lang w:val="en-US"/>
        </w:rPr>
        <w:t xml:space="preserve">, and with the advent of the option of HIVST, it is </w:t>
      </w:r>
      <w:r w:rsidR="00CB1B89">
        <w:rPr>
          <w:lang w:val="en-US"/>
        </w:rPr>
        <w:t>unclear</w:t>
      </w:r>
      <w:r w:rsidRPr="00BB6B37">
        <w:rPr>
          <w:lang w:val="en-US"/>
        </w:rPr>
        <w:t xml:space="preserve"> who will </w:t>
      </w:r>
      <w:r w:rsidR="001E7A8B">
        <w:rPr>
          <w:lang w:val="en-US"/>
        </w:rPr>
        <w:t>be the main users</w:t>
      </w:r>
      <w:r w:rsidRPr="00BB6B37">
        <w:rPr>
          <w:lang w:val="en-US"/>
        </w:rPr>
        <w:t xml:space="preserve"> and whether </w:t>
      </w:r>
      <w:r w:rsidR="003F15EF" w:rsidRPr="00BB6B37">
        <w:rPr>
          <w:lang w:val="en-US"/>
        </w:rPr>
        <w:t>scaling up</w:t>
      </w:r>
      <w:r w:rsidRPr="00BB6B37">
        <w:rPr>
          <w:lang w:val="en-US"/>
        </w:rPr>
        <w:t xml:space="preserve"> HIVST </w:t>
      </w:r>
      <w:r w:rsidR="003F15EF" w:rsidRPr="00BB6B37">
        <w:rPr>
          <w:lang w:val="en-US"/>
        </w:rPr>
        <w:t xml:space="preserve">would complement or substitute </w:t>
      </w:r>
      <w:r w:rsidR="007B7F29">
        <w:rPr>
          <w:lang w:val="en-US"/>
        </w:rPr>
        <w:t xml:space="preserve">for </w:t>
      </w:r>
      <w:r w:rsidR="003F15EF" w:rsidRPr="00BB6B37">
        <w:rPr>
          <w:lang w:val="en-US"/>
        </w:rPr>
        <w:t xml:space="preserve">current HIV testing practices. </w:t>
      </w:r>
      <w:r w:rsidR="007825D6" w:rsidRPr="00BB6B37">
        <w:rPr>
          <w:lang w:val="en-US"/>
        </w:rPr>
        <w:t>We found that</w:t>
      </w:r>
      <w:r w:rsidR="00CF3D02" w:rsidRPr="00BB6B37">
        <w:rPr>
          <w:lang w:val="en-US"/>
        </w:rPr>
        <w:t xml:space="preserve"> </w:t>
      </w:r>
      <w:r w:rsidR="00304894" w:rsidRPr="00BB6B37">
        <w:rPr>
          <w:lang w:val="en-US"/>
        </w:rPr>
        <w:t>HIVST is appealing to approximately a quarter of</w:t>
      </w:r>
      <w:r w:rsidR="004B164A">
        <w:rPr>
          <w:lang w:val="en-US"/>
        </w:rPr>
        <w:t xml:space="preserve"> Australian MSM</w:t>
      </w:r>
      <w:r w:rsidR="00304894" w:rsidRPr="00BB6B37">
        <w:rPr>
          <w:lang w:val="en-US"/>
        </w:rPr>
        <w:t xml:space="preserve"> (27%), and i</w:t>
      </w:r>
      <w:r w:rsidR="00CF3D02" w:rsidRPr="00BB6B37">
        <w:rPr>
          <w:lang w:val="en-US"/>
        </w:rPr>
        <w:t>mportantly,</w:t>
      </w:r>
      <w:r w:rsidR="00304894" w:rsidRPr="00BB6B37">
        <w:rPr>
          <w:lang w:val="en-US"/>
        </w:rPr>
        <w:t xml:space="preserve"> these were men who were more likely to have </w:t>
      </w:r>
      <w:r w:rsidR="001E7A8B">
        <w:rPr>
          <w:lang w:val="en-US"/>
        </w:rPr>
        <w:t>the lowest HIV testing history</w:t>
      </w:r>
      <w:r w:rsidR="00304894" w:rsidRPr="00BB6B37">
        <w:rPr>
          <w:lang w:val="en-US"/>
        </w:rPr>
        <w:t xml:space="preserve">. </w:t>
      </w:r>
      <w:r w:rsidR="000D2AC8" w:rsidRPr="00BB6B37">
        <w:rPr>
          <w:lang w:val="en-US"/>
        </w:rPr>
        <w:t xml:space="preserve">Our findings concur with the </w:t>
      </w:r>
      <w:r w:rsidR="00304894" w:rsidRPr="00BB6B37">
        <w:rPr>
          <w:lang w:val="en-US"/>
        </w:rPr>
        <w:t xml:space="preserve">role </w:t>
      </w:r>
      <w:r w:rsidR="007E0C3F" w:rsidRPr="00BB6B37">
        <w:rPr>
          <w:lang w:val="en-US"/>
        </w:rPr>
        <w:t xml:space="preserve">of </w:t>
      </w:r>
      <w:r w:rsidR="00304894" w:rsidRPr="00BB6B37">
        <w:rPr>
          <w:lang w:val="en-US"/>
        </w:rPr>
        <w:t>HIVST as an additional HIV testing strategy to reach those who are not accessing traditional HIV testing strategies.</w:t>
      </w:r>
      <w:r w:rsidR="00D67E9A" w:rsidRPr="00BB6B37">
        <w:rPr>
          <w:lang w:val="en-US"/>
        </w:rPr>
        <w:fldChar w:fldCharType="begin"/>
      </w:r>
      <w:r w:rsidR="00A938AE">
        <w:rPr>
          <w:lang w:val="en-US"/>
        </w:rPr>
        <w:instrText xml:space="preserve"> ADDIN EN.CITE &lt;EndNote&gt;&lt;Cite&gt;&lt;RecNum&gt;2272&lt;/RecNum&gt;&lt;DisplayText&gt;(8)&lt;/DisplayText&gt;&lt;record&gt;&lt;rec-number&gt;2272&lt;/rec-number&gt;&lt;foreign-keys&gt;&lt;key app="EN" db-id="f2ttfdxd1rdseqe5z9uppedz2zwesp25wpv9" timestamp="0"&gt;2272&lt;/key&gt;&lt;/foreign-keys&gt;&lt;ref-type name="Web Page"&gt;12&lt;/ref-type&gt;&lt;contributors&gt;&lt;/contributors&gt;&lt;titles&gt;&lt;title&gt;World Health Organization.  Guidelines on HIV self-testing and partner notification.  December 2016&lt;/title&gt;&lt;/titles&gt;&lt;number&gt;16th March 2017&lt;/number&gt;&lt;dates&gt;&lt;/dates&gt;&lt;urls&gt;&lt;related-urls&gt;&lt;url&gt;http://apps.who.int/iris/bitstream/10665/251655/1/9789241549868-eng.pdf?ua=1&lt;/url&gt;&lt;/related-urls&gt;&lt;/urls&gt;&lt;/record&gt;&lt;/Cite&gt;&lt;/EndNote&gt;</w:instrText>
      </w:r>
      <w:r w:rsidR="00D67E9A" w:rsidRPr="00BB6B37">
        <w:rPr>
          <w:lang w:val="en-US"/>
        </w:rPr>
        <w:fldChar w:fldCharType="separate"/>
      </w:r>
      <w:r w:rsidR="00A938AE">
        <w:rPr>
          <w:noProof/>
          <w:lang w:val="en-US"/>
        </w:rPr>
        <w:t>(8)</w:t>
      </w:r>
      <w:r w:rsidR="00D67E9A" w:rsidRPr="00BB6B37">
        <w:rPr>
          <w:lang w:val="en-US"/>
        </w:rPr>
        <w:fldChar w:fldCharType="end"/>
      </w:r>
      <w:r w:rsidR="00304894" w:rsidRPr="00BB6B37">
        <w:rPr>
          <w:lang w:val="en-US"/>
        </w:rPr>
        <w:t xml:space="preserve"> </w:t>
      </w:r>
      <w:r w:rsidR="00D67E9A" w:rsidRPr="00BB6B37">
        <w:rPr>
          <w:lang w:val="en-US"/>
        </w:rPr>
        <w:t>Our</w:t>
      </w:r>
      <w:r w:rsidR="00304894" w:rsidRPr="00BB6B37">
        <w:rPr>
          <w:lang w:val="en-US"/>
        </w:rPr>
        <w:t xml:space="preserve"> </w:t>
      </w:r>
      <w:r w:rsidR="00304894" w:rsidRPr="004B164A">
        <w:rPr>
          <w:lang w:val="en-US"/>
        </w:rPr>
        <w:t xml:space="preserve">DCE revealed four </w:t>
      </w:r>
      <w:r w:rsidR="00A05FC0" w:rsidRPr="004B164A">
        <w:rPr>
          <w:lang w:val="en-US"/>
        </w:rPr>
        <w:t xml:space="preserve">classes of </w:t>
      </w:r>
      <w:r w:rsidR="001D447F">
        <w:rPr>
          <w:lang w:val="en-US"/>
        </w:rPr>
        <w:t xml:space="preserve">preference </w:t>
      </w:r>
      <w:r w:rsidR="00A05FC0" w:rsidRPr="004B164A">
        <w:rPr>
          <w:lang w:val="en-US"/>
        </w:rPr>
        <w:t>behavior</w:t>
      </w:r>
      <w:r w:rsidR="001D447F">
        <w:rPr>
          <w:lang w:val="en-US"/>
        </w:rPr>
        <w:t>s</w:t>
      </w:r>
      <w:r w:rsidR="00A05FC0" w:rsidRPr="004B164A">
        <w:rPr>
          <w:lang w:val="en-US"/>
        </w:rPr>
        <w:t xml:space="preserve"> </w:t>
      </w:r>
      <w:r w:rsidR="006D7580" w:rsidRPr="004B164A">
        <w:rPr>
          <w:lang w:val="en-US"/>
        </w:rPr>
        <w:t xml:space="preserve">for </w:t>
      </w:r>
      <w:r w:rsidR="00304894" w:rsidRPr="004B164A">
        <w:rPr>
          <w:lang w:val="en-US"/>
        </w:rPr>
        <w:t>different</w:t>
      </w:r>
      <w:r w:rsidR="006D7580" w:rsidRPr="004B164A">
        <w:rPr>
          <w:lang w:val="en-US"/>
        </w:rPr>
        <w:t xml:space="preserve"> attributes of HIV testing. Th</w:t>
      </w:r>
      <w:r w:rsidR="002C4E42" w:rsidRPr="004B164A">
        <w:rPr>
          <w:lang w:val="en-US"/>
        </w:rPr>
        <w:t xml:space="preserve">is understanding of </w:t>
      </w:r>
      <w:r w:rsidR="006D7580" w:rsidRPr="004B164A">
        <w:rPr>
          <w:lang w:val="en-US"/>
        </w:rPr>
        <w:t xml:space="preserve">preference heterogeneity may </w:t>
      </w:r>
      <w:r w:rsidR="002C4E42" w:rsidRPr="004B164A">
        <w:rPr>
          <w:lang w:val="en-US"/>
        </w:rPr>
        <w:t>help optimiz</w:t>
      </w:r>
      <w:r w:rsidR="004B164A" w:rsidRPr="004B164A">
        <w:rPr>
          <w:lang w:val="en-US"/>
        </w:rPr>
        <w:t>e</w:t>
      </w:r>
      <w:r w:rsidR="002C4E42" w:rsidRPr="004B164A">
        <w:rPr>
          <w:lang w:val="en-US"/>
        </w:rPr>
        <w:t xml:space="preserve"> how advertising may be targeted to MSM subpopulations to </w:t>
      </w:r>
      <w:r w:rsidR="006D7580" w:rsidRPr="004B164A">
        <w:rPr>
          <w:lang w:val="en-US"/>
        </w:rPr>
        <w:t xml:space="preserve">stress certain attributes to groups that </w:t>
      </w:r>
      <w:proofErr w:type="spellStart"/>
      <w:r w:rsidR="006D7580" w:rsidRPr="004B164A">
        <w:rPr>
          <w:lang w:val="en-US"/>
        </w:rPr>
        <w:t>favour</w:t>
      </w:r>
      <w:proofErr w:type="spellEnd"/>
      <w:r w:rsidR="006D7580" w:rsidRPr="004B164A">
        <w:rPr>
          <w:lang w:val="en-US"/>
        </w:rPr>
        <w:t xml:space="preserve"> these attributes</w:t>
      </w:r>
      <w:r w:rsidR="004B164A" w:rsidRPr="004B164A">
        <w:rPr>
          <w:lang w:val="en-US"/>
        </w:rPr>
        <w:t xml:space="preserve">, </w:t>
      </w:r>
      <w:r w:rsidR="004B164A" w:rsidRPr="004B164A">
        <w:t>inform product development, or the ways in which governments prioritise access to different test kits</w:t>
      </w:r>
      <w:r w:rsidR="001E7A8B">
        <w:t>, ideally increasing its attractiveness across a variety of market segments</w:t>
      </w:r>
      <w:r w:rsidR="001E7A8B" w:rsidRPr="004B164A">
        <w:t>.</w:t>
      </w:r>
    </w:p>
    <w:p w14:paraId="594F83BF" w14:textId="77777777" w:rsidR="00620AEB" w:rsidRPr="00BB6B37" w:rsidRDefault="00620AEB" w:rsidP="00BE542E">
      <w:pPr>
        <w:spacing w:line="480" w:lineRule="auto"/>
        <w:rPr>
          <w:b/>
          <w:lang w:val="en-US"/>
        </w:rPr>
      </w:pPr>
    </w:p>
    <w:p w14:paraId="5A7E2E0C" w14:textId="37164F84" w:rsidR="007B419D" w:rsidRDefault="00982669" w:rsidP="00187E58">
      <w:pPr>
        <w:spacing w:line="480" w:lineRule="auto"/>
        <w:rPr>
          <w:lang w:val="en-US"/>
        </w:rPr>
      </w:pPr>
      <w:r w:rsidRPr="00BB6B37">
        <w:rPr>
          <w:lang w:val="en-US"/>
        </w:rPr>
        <w:t>We</w:t>
      </w:r>
      <w:r w:rsidR="004C02F4" w:rsidRPr="00BB6B37">
        <w:rPr>
          <w:lang w:val="en-US"/>
        </w:rPr>
        <w:t xml:space="preserve"> </w:t>
      </w:r>
      <w:r w:rsidR="00620AEB" w:rsidRPr="00BB6B37">
        <w:rPr>
          <w:lang w:val="en-US"/>
        </w:rPr>
        <w:t xml:space="preserve">uncovered </w:t>
      </w:r>
      <w:r w:rsidR="004C02F4" w:rsidRPr="00BB6B37">
        <w:rPr>
          <w:lang w:val="en-US"/>
        </w:rPr>
        <w:t xml:space="preserve">a diverse range of </w:t>
      </w:r>
      <w:r w:rsidR="002F1AE2">
        <w:rPr>
          <w:lang w:val="en-US"/>
        </w:rPr>
        <w:t xml:space="preserve">preferred </w:t>
      </w:r>
      <w:r w:rsidR="00E31B00">
        <w:rPr>
          <w:lang w:val="en-US"/>
        </w:rPr>
        <w:t>qualities of</w:t>
      </w:r>
      <w:r w:rsidR="004C02F4" w:rsidRPr="00BB6B37">
        <w:rPr>
          <w:lang w:val="en-US"/>
        </w:rPr>
        <w:t xml:space="preserve"> HIVST</w:t>
      </w:r>
      <w:r w:rsidR="00E31B00">
        <w:rPr>
          <w:lang w:val="en-US"/>
        </w:rPr>
        <w:t xml:space="preserve"> kits</w:t>
      </w:r>
      <w:r w:rsidR="00620AEB" w:rsidRPr="00BB6B37">
        <w:rPr>
          <w:lang w:val="en-US"/>
        </w:rPr>
        <w:t xml:space="preserve">. </w:t>
      </w:r>
      <w:r w:rsidR="009A3583">
        <w:rPr>
          <w:lang w:val="en-US"/>
        </w:rPr>
        <w:t>These findings</w:t>
      </w:r>
      <w:r w:rsidR="00E31B00">
        <w:rPr>
          <w:lang w:val="en-US"/>
        </w:rPr>
        <w:t xml:space="preserve"> may be helpful to</w:t>
      </w:r>
      <w:r w:rsidR="00620AEB" w:rsidRPr="00BB6B37">
        <w:rPr>
          <w:lang w:val="en-US"/>
        </w:rPr>
        <w:t xml:space="preserve"> predict </w:t>
      </w:r>
      <w:r w:rsidR="00710DC4" w:rsidRPr="00BB6B37">
        <w:rPr>
          <w:lang w:val="en-US"/>
        </w:rPr>
        <w:t xml:space="preserve">potential market shares </w:t>
      </w:r>
      <w:r w:rsidR="00620AEB" w:rsidRPr="00BB6B37">
        <w:rPr>
          <w:lang w:val="en-US"/>
        </w:rPr>
        <w:t>and provide guidance on</w:t>
      </w:r>
      <w:r w:rsidR="00710DC4" w:rsidRPr="00BB6B37">
        <w:rPr>
          <w:lang w:val="en-US"/>
        </w:rPr>
        <w:t xml:space="preserve"> </w:t>
      </w:r>
      <w:r w:rsidR="00693489" w:rsidRPr="00BB6B37">
        <w:rPr>
          <w:lang w:val="en-US"/>
        </w:rPr>
        <w:t>which</w:t>
      </w:r>
      <w:r w:rsidR="00710DC4" w:rsidRPr="00BB6B37">
        <w:rPr>
          <w:lang w:val="en-US"/>
        </w:rPr>
        <w:t xml:space="preserve"> distribution methods should be prioritized.</w:t>
      </w:r>
      <w:r w:rsidR="00620AEB" w:rsidRPr="00BB6B37">
        <w:rPr>
          <w:lang w:val="en-US"/>
        </w:rPr>
        <w:t xml:space="preserve"> </w:t>
      </w:r>
      <w:r w:rsidR="005F50E5">
        <w:rPr>
          <w:lang w:val="en-US"/>
        </w:rPr>
        <w:t xml:space="preserve">Currently only one HIVST kit is available </w:t>
      </w:r>
      <w:r w:rsidR="00806669">
        <w:rPr>
          <w:lang w:val="en-US"/>
        </w:rPr>
        <w:t xml:space="preserve">and </w:t>
      </w:r>
      <w:r w:rsidR="00DF7ADE">
        <w:rPr>
          <w:lang w:val="en-US"/>
        </w:rPr>
        <w:t xml:space="preserve">approved by the Australian Therapeutics Goods Administration </w:t>
      </w:r>
      <w:r w:rsidR="005F50E5">
        <w:rPr>
          <w:lang w:val="en-US"/>
        </w:rPr>
        <w:t>for online purchase in Australia for $25</w:t>
      </w:r>
      <w:r w:rsidR="00FA3038">
        <w:rPr>
          <w:lang w:val="en-US"/>
        </w:rPr>
        <w:t xml:space="preserve"> excluding shipping costs</w:t>
      </w:r>
      <w:r w:rsidR="005F50E5">
        <w:rPr>
          <w:lang w:val="en-US"/>
        </w:rPr>
        <w:t xml:space="preserve"> (</w:t>
      </w:r>
      <w:r w:rsidR="005F50E5" w:rsidRPr="005F50E5">
        <w:rPr>
          <w:lang w:val="en-US"/>
        </w:rPr>
        <w:t>www.atomohivtest.com.au/</w:t>
      </w:r>
      <w:r w:rsidR="005F50E5">
        <w:rPr>
          <w:lang w:val="en-US"/>
        </w:rPr>
        <w:t xml:space="preserve">). </w:t>
      </w:r>
      <w:r w:rsidR="00620AEB" w:rsidRPr="00BB6B37">
        <w:rPr>
          <w:lang w:val="en-US"/>
        </w:rPr>
        <w:t xml:space="preserve">We found that nearly half of men (45%) did not display strong preferences </w:t>
      </w:r>
      <w:r w:rsidR="00910667" w:rsidRPr="00BB6B37">
        <w:rPr>
          <w:lang w:val="en-US"/>
        </w:rPr>
        <w:t>for</w:t>
      </w:r>
      <w:r w:rsidR="00620AEB" w:rsidRPr="00BB6B37">
        <w:rPr>
          <w:lang w:val="en-US"/>
        </w:rPr>
        <w:t xml:space="preserve"> </w:t>
      </w:r>
      <w:r w:rsidR="00693489" w:rsidRPr="00BB6B37">
        <w:rPr>
          <w:lang w:val="en-US"/>
        </w:rPr>
        <w:t>how</w:t>
      </w:r>
      <w:r w:rsidR="00620AEB" w:rsidRPr="00BB6B37">
        <w:rPr>
          <w:lang w:val="en-US"/>
        </w:rPr>
        <w:t xml:space="preserve"> to access HIVST but </w:t>
      </w:r>
      <w:r w:rsidR="007E0C3F" w:rsidRPr="00BB6B37">
        <w:rPr>
          <w:lang w:val="en-US"/>
        </w:rPr>
        <w:t>were</w:t>
      </w:r>
      <w:r w:rsidR="00620AEB" w:rsidRPr="00BB6B37">
        <w:rPr>
          <w:lang w:val="en-US"/>
        </w:rPr>
        <w:t xml:space="preserve"> most influenced by the price</w:t>
      </w:r>
      <w:r w:rsidR="00910667" w:rsidRPr="00BB6B37">
        <w:rPr>
          <w:lang w:val="en-US"/>
        </w:rPr>
        <w:t>-point</w:t>
      </w:r>
      <w:r w:rsidR="00620AEB" w:rsidRPr="00BB6B37">
        <w:rPr>
          <w:lang w:val="en-US"/>
        </w:rPr>
        <w:t xml:space="preserve"> of the test kit. </w:t>
      </w:r>
      <w:r w:rsidR="00E24216">
        <w:rPr>
          <w:lang w:val="en-US"/>
        </w:rPr>
        <w:t>This is consistent with a range of other preference research from different settings showing that the price of a self-test kit was the most influential factor to test for HIV.</w:t>
      </w:r>
      <w:r w:rsidR="00E24216">
        <w:rPr>
          <w:lang w:val="en-US"/>
        </w:rPr>
        <w:fldChar w:fldCharType="begin">
          <w:fldData xml:space="preserve">PEVuZE5vdGU+PENpdGU+PEF1dGhvcj5CcmlzdG93PC9BdXRob3I+PFllYXI+MjAxNzwvWWVhcj48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</w:fldData>
        </w:fldChar>
      </w:r>
      <w:r w:rsidR="00E24216">
        <w:rPr>
          <w:lang w:val="en-US"/>
        </w:rPr>
        <w:instrText xml:space="preserve"> ADDIN EN.CITE </w:instrText>
      </w:r>
      <w:r w:rsidR="00E24216">
        <w:rPr>
          <w:lang w:val="en-US"/>
        </w:rPr>
        <w:fldChar w:fldCharType="begin">
          <w:fldData xml:space="preserve">PEVuZE5vdGU+PENpdGU+PEF1dGhvcj5CcmlzdG93PC9BdXRob3I+PFllYXI+MjAxNzwvWWVhcj48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</w:fldData>
        </w:fldChar>
      </w:r>
      <w:r w:rsidR="00E24216">
        <w:rPr>
          <w:lang w:val="en-US"/>
        </w:rPr>
        <w:instrText xml:space="preserve"> ADDIN EN.CITE.DATA </w:instrText>
      </w:r>
      <w:r w:rsidR="00E24216">
        <w:rPr>
          <w:lang w:val="en-US"/>
        </w:rPr>
      </w:r>
      <w:r w:rsidR="00E24216">
        <w:rPr>
          <w:lang w:val="en-US"/>
        </w:rPr>
        <w:fldChar w:fldCharType="end"/>
      </w:r>
      <w:r w:rsidR="00E24216">
        <w:rPr>
          <w:lang w:val="en-US"/>
        </w:rPr>
      </w:r>
      <w:r w:rsidR="00E24216">
        <w:rPr>
          <w:lang w:val="en-US"/>
        </w:rPr>
        <w:fldChar w:fldCharType="separate"/>
      </w:r>
      <w:r w:rsidR="00E24216">
        <w:rPr>
          <w:noProof/>
          <w:lang w:val="en-US"/>
        </w:rPr>
        <w:t>(18, 20, 25)</w:t>
      </w:r>
      <w:r w:rsidR="00E24216">
        <w:rPr>
          <w:lang w:val="en-US"/>
        </w:rPr>
        <w:fldChar w:fldCharType="end"/>
      </w:r>
      <w:r w:rsidR="00E24216">
        <w:rPr>
          <w:lang w:val="en-US"/>
        </w:rPr>
        <w:t xml:space="preserve"> </w:t>
      </w:r>
      <w:r w:rsidR="00620AEB" w:rsidRPr="00BB6B37">
        <w:rPr>
          <w:lang w:val="en-US"/>
        </w:rPr>
        <w:t xml:space="preserve">Making HIVST accessible through </w:t>
      </w:r>
      <w:r w:rsidR="00172C8F" w:rsidRPr="00BB6B37">
        <w:rPr>
          <w:lang w:val="en-US"/>
        </w:rPr>
        <w:t xml:space="preserve">retail outlets i.e. </w:t>
      </w:r>
      <w:r w:rsidR="00620AEB" w:rsidRPr="00BB6B37">
        <w:rPr>
          <w:lang w:val="en-US"/>
        </w:rPr>
        <w:t xml:space="preserve">online </w:t>
      </w:r>
      <w:r w:rsidR="00620AEB" w:rsidRPr="00BB6B37">
        <w:rPr>
          <w:lang w:val="en-US"/>
        </w:rPr>
        <w:lastRenderedPageBreak/>
        <w:t xml:space="preserve">purchasing mechanisms or </w:t>
      </w:r>
      <w:r w:rsidR="00172C8F" w:rsidRPr="00BB6B37">
        <w:rPr>
          <w:lang w:val="en-US"/>
        </w:rPr>
        <w:t>off-the-shelf in</w:t>
      </w:r>
      <w:r w:rsidR="00620AEB" w:rsidRPr="00BB6B37">
        <w:rPr>
          <w:lang w:val="en-US"/>
        </w:rPr>
        <w:t xml:space="preserve"> pharmacies would be attractive to nearly a third of men (29%).</w:t>
      </w:r>
      <w:r w:rsidR="001F6FC2">
        <w:rPr>
          <w:lang w:val="en-US"/>
        </w:rPr>
        <w:t xml:space="preserve"> </w:t>
      </w:r>
      <w:r w:rsidR="00EF4719">
        <w:rPr>
          <w:lang w:val="en-US"/>
        </w:rPr>
        <w:t>Unlike the UK,</w:t>
      </w:r>
      <w:r w:rsidR="00EF4719">
        <w:rPr>
          <w:lang w:val="en-US"/>
        </w:rPr>
        <w:fldChar w:fldCharType="begin"/>
      </w:r>
      <w:r w:rsidR="00EF4719">
        <w:rPr>
          <w:lang w:val="en-US"/>
        </w:rPr>
        <w:instrText xml:space="preserve"> ADDIN EN.CITE &lt;EndNote&gt;&lt;Cite&gt;&lt;RecNum&gt;5213&lt;/RecNum&gt;&lt;DisplayText&gt;(37)&lt;/DisplayText&gt;&lt;record&gt;&lt;rec-number&gt;5213&lt;/rec-number&gt;&lt;foreign-keys&gt;&lt;key app="EN" db-id="f2ttfdxd1rdseqe5z9uppedz2zwesp25wpv9" timestamp="0"&gt;5213&lt;/key&gt;&lt;/foreign-keys&gt;&lt;ref-type name="Web Page"&gt;12&lt;/ref-type&gt;&lt;contributors&gt;&lt;/contributors&gt;&lt;titles&gt;&lt;title&gt;Boots UK introduces BioSURE’s HIV Self Test kit in 813 stores and online&lt;/title&gt;&lt;/titles&gt;&lt;number&gt;11th July 2019&lt;/number&gt;&lt;dates&gt;&lt;/dates&gt;&lt;urls&gt;&lt;related-urls&gt;&lt;url&gt;http://www.boots-uk.com/our-stories/boots-uk-introduces-biosure-s-hiv-self-test-kit-in-813-stores-and-online/&lt;/url&gt;&lt;/related-urls&gt;&lt;/urls&gt;&lt;/record&gt;&lt;/Cite&gt;&lt;/EndNote&gt;</w:instrText>
      </w:r>
      <w:r w:rsidR="00EF4719">
        <w:rPr>
          <w:lang w:val="en-US"/>
        </w:rPr>
        <w:fldChar w:fldCharType="separate"/>
      </w:r>
      <w:r w:rsidR="00EF4719">
        <w:rPr>
          <w:noProof/>
          <w:lang w:val="en-US"/>
        </w:rPr>
        <w:t>(37)</w:t>
      </w:r>
      <w:r w:rsidR="00EF4719">
        <w:rPr>
          <w:lang w:val="en-US"/>
        </w:rPr>
        <w:fldChar w:fldCharType="end"/>
      </w:r>
      <w:r w:rsidR="00EF4719">
        <w:rPr>
          <w:lang w:val="en-US"/>
        </w:rPr>
        <w:t xml:space="preserve"> </w:t>
      </w:r>
      <w:r w:rsidR="00620AEB" w:rsidRPr="00BB6B37">
        <w:rPr>
          <w:lang w:val="en-US"/>
        </w:rPr>
        <w:t xml:space="preserve">HIVST kits </w:t>
      </w:r>
      <w:r w:rsidR="007E0C3F" w:rsidRPr="00BB6B37">
        <w:rPr>
          <w:lang w:val="en-US"/>
        </w:rPr>
        <w:t xml:space="preserve">are </w:t>
      </w:r>
      <w:r w:rsidR="00620AEB" w:rsidRPr="00BB6B37">
        <w:rPr>
          <w:lang w:val="en-US"/>
        </w:rPr>
        <w:t xml:space="preserve">not available from </w:t>
      </w:r>
      <w:r w:rsidR="001F6FC2">
        <w:rPr>
          <w:lang w:val="en-US"/>
        </w:rPr>
        <w:t xml:space="preserve">Australian </w:t>
      </w:r>
      <w:r w:rsidR="00620AEB" w:rsidRPr="00BB6B37">
        <w:rPr>
          <w:lang w:val="en-US"/>
        </w:rPr>
        <w:t>pharmacies.</w:t>
      </w:r>
      <w:r w:rsidR="004E48B3" w:rsidRPr="00BB6B37">
        <w:rPr>
          <w:lang w:val="en-US"/>
        </w:rPr>
        <w:t xml:space="preserve"> This could be an avenue worth exploring if we want to increase HIVST </w:t>
      </w:r>
      <w:r w:rsidR="00172C8F" w:rsidRPr="00BB6B37">
        <w:rPr>
          <w:lang w:val="en-US"/>
        </w:rPr>
        <w:t xml:space="preserve">use </w:t>
      </w:r>
      <w:r w:rsidR="004E48B3" w:rsidRPr="00BB6B37">
        <w:rPr>
          <w:lang w:val="en-US"/>
        </w:rPr>
        <w:t xml:space="preserve">in Australian </w:t>
      </w:r>
      <w:r w:rsidR="005500CD" w:rsidRPr="00BB6B37">
        <w:rPr>
          <w:lang w:val="en-US"/>
        </w:rPr>
        <w:t>MSM</w:t>
      </w:r>
      <w:r w:rsidR="004E48B3" w:rsidRPr="00BB6B37">
        <w:rPr>
          <w:lang w:val="en-US"/>
        </w:rPr>
        <w:t xml:space="preserve">. We also show that there could be a market for making HIVST available from </w:t>
      </w:r>
      <w:r w:rsidR="00FA3038">
        <w:rPr>
          <w:lang w:val="en-US"/>
        </w:rPr>
        <w:t>sex-venues</w:t>
      </w:r>
      <w:r w:rsidR="004E48B3" w:rsidRPr="00BB6B37">
        <w:rPr>
          <w:lang w:val="en-US"/>
        </w:rPr>
        <w:t xml:space="preserve"> or vending machines (15% of men preferred this). </w:t>
      </w:r>
      <w:r w:rsidR="00774A29">
        <w:rPr>
          <w:lang w:val="en-US"/>
        </w:rPr>
        <w:t>This distribution method has been successfully trialed in the UK among MSM.</w:t>
      </w:r>
      <w:r w:rsidR="00774A29">
        <w:rPr>
          <w:lang w:val="en-US"/>
        </w:rPr>
        <w:fldChar w:fldCharType="begin"/>
      </w:r>
      <w:r w:rsidR="00BF742D">
        <w:rPr>
          <w:lang w:val="en-US"/>
        </w:rPr>
        <w:instrText xml:space="preserve"> ADDIN EN.CITE &lt;EndNote&gt;&lt;Cite&gt;&lt;Author&gt;Vera&lt;/Author&gt;&lt;Year&gt;2019&lt;/Year&gt;&lt;RecNum&gt;5195&lt;/RecNum&gt;&lt;DisplayText&gt;(38)&lt;/DisplayText&gt;&lt;record&gt;&lt;rec-number&gt;5195&lt;/rec-number&gt;&lt;foreign-keys&gt;&lt;key app="EN" db-id="f2ttfdxd1rdseqe5z9uppedz2zwesp25wpv9" timestamp="0"&gt;5195&lt;/key&gt;&lt;/foreign-keys&gt;&lt;ref-type name="Journal Article"&gt;17&lt;/ref-type&gt;&lt;contributors&gt;&lt;authors&gt;&lt;author&gt;Vera, J. H.&lt;/author&gt;&lt;author&gt;Soni, S.&lt;/author&gt;&lt;author&gt;Pollard, A.&lt;/author&gt;&lt;author&gt;Llewellyn, C.&lt;/author&gt;&lt;author&gt;Peralta, C.&lt;/author&gt;&lt;author&gt;Rodriguez, L.&lt;/author&gt;&lt;author&gt;Dean, G.&lt;/author&gt;&lt;/authors&gt;&lt;/contributors&gt;&lt;auth-address&gt;Department of Global Health and Infection, Brighton and Sussex Medical School, Brighton, UK j.vera@bsms.ac.uk.&amp;#xD;Department of Sexual Health and HIV, Brighton and Sussex University Hospitals Trust, Brighton, UK.&amp;#xD;Division of Primary Care &amp;amp; Public Health, Brighton &amp;amp; Sussex Medical School, Brighton, UK.&amp;#xD;Design and Architecture, University of Brighton, Brighton, UK.&amp;#xD;The Martin Fisher Foundation, Brighton, UK.&lt;/auth-address&gt;&lt;titles&gt;&lt;title&gt;Acceptability and feasibility of using digital vending machines to deliver HIV self-tests to men who have sex with men&lt;/title&gt;&lt;secondary-title&gt;Sex Transm Infect&lt;/secondary-title&gt;&lt;/titles&gt;&lt;periodical&gt;&lt;full-title&gt;Sex Transm Infect&lt;/full-title&gt;&lt;/periodical&gt;&lt;edition&gt;2019/05/19&lt;/edition&gt;&lt;keywords&gt;&lt;keyword&gt;Hiv&lt;/keyword&gt;&lt;keyword&gt;HIV testing&lt;/keyword&gt;&lt;keyword&gt;gay men&lt;/keyword&gt;&lt;/keywords&gt;&lt;dates&gt;&lt;year&gt;2019&lt;/year&gt;&lt;pub-dates&gt;&lt;date&gt;May 17&lt;/date&gt;&lt;/pub-dates&gt;&lt;/dates&gt;&lt;isbn&gt;1472-3263 (Electronic)&amp;#xD;1368-4973 (Linking)&lt;/isbn&gt;&lt;accession-num&gt;31101723&lt;/accession-num&gt;&lt;urls&gt;&lt;related-urls&gt;&lt;url&gt;https://www.ncbi.nlm.nih.gov/pubmed/31101723&lt;/url&gt;&lt;/related-urls&gt;&lt;/urls&gt;&lt;electronic-resource-num&gt;10.1136/sextrans-2018-053857&lt;/electronic-resource-num&gt;&lt;/record&gt;&lt;/Cite&gt;&lt;/EndNote&gt;</w:instrText>
      </w:r>
      <w:r w:rsidR="00774A29">
        <w:rPr>
          <w:lang w:val="en-US"/>
        </w:rPr>
        <w:fldChar w:fldCharType="separate"/>
      </w:r>
      <w:r w:rsidR="00BF742D">
        <w:rPr>
          <w:noProof/>
          <w:lang w:val="en-US"/>
        </w:rPr>
        <w:t>(38)</w:t>
      </w:r>
      <w:r w:rsidR="00774A29">
        <w:rPr>
          <w:lang w:val="en-US"/>
        </w:rPr>
        <w:fldChar w:fldCharType="end"/>
      </w:r>
      <w:r w:rsidR="00774A29">
        <w:rPr>
          <w:lang w:val="en-US"/>
        </w:rPr>
        <w:t xml:space="preserve"> </w:t>
      </w:r>
      <w:r w:rsidR="004E48B3" w:rsidRPr="00BB6B37">
        <w:rPr>
          <w:lang w:val="en-US"/>
        </w:rPr>
        <w:t>There was less preference for making HIVST available only through staff (from medical facilities, pharmacies or CBOs</w:t>
      </w:r>
      <w:r w:rsidR="00FA3038">
        <w:rPr>
          <w:lang w:val="en-US"/>
        </w:rPr>
        <w:t xml:space="preserve">, </w:t>
      </w:r>
      <w:r w:rsidR="004E48B3" w:rsidRPr="00BB6B37">
        <w:rPr>
          <w:lang w:val="en-US"/>
        </w:rPr>
        <w:t xml:space="preserve">only 11% of men preferred this). </w:t>
      </w:r>
      <w:r w:rsidR="004C2A2B" w:rsidRPr="00BB6B37">
        <w:rPr>
          <w:lang w:val="en-US"/>
        </w:rPr>
        <w:t xml:space="preserve">Together, this </w:t>
      </w:r>
      <w:r w:rsidR="00774A29">
        <w:rPr>
          <w:lang w:val="en-US"/>
        </w:rPr>
        <w:t>reinforces</w:t>
      </w:r>
      <w:r w:rsidR="004C2A2B" w:rsidRPr="00BB6B37">
        <w:rPr>
          <w:lang w:val="en-US"/>
        </w:rPr>
        <w:t xml:space="preserve"> the appeal of HIVST (i.e. privacy, confidentiality</w:t>
      </w:r>
      <w:r w:rsidR="00533C01" w:rsidRPr="00BB6B37">
        <w:rPr>
          <w:lang w:val="en-US"/>
        </w:rPr>
        <w:t xml:space="preserve"> </w:t>
      </w:r>
      <w:r w:rsidR="00A05FC0" w:rsidRPr="00BB6B37">
        <w:rPr>
          <w:lang w:val="en-US"/>
        </w:rPr>
        <w:t>and</w:t>
      </w:r>
      <w:r w:rsidR="004C2A2B" w:rsidRPr="00BB6B37">
        <w:rPr>
          <w:lang w:val="en-US"/>
        </w:rPr>
        <w:t xml:space="preserve"> convenience) also extends to how men </w:t>
      </w:r>
      <w:r w:rsidR="00205586" w:rsidRPr="00BB6B37">
        <w:rPr>
          <w:lang w:val="en-US"/>
        </w:rPr>
        <w:t>prefer</w:t>
      </w:r>
      <w:r w:rsidR="004C2A2B" w:rsidRPr="00BB6B37">
        <w:rPr>
          <w:lang w:val="en-US"/>
        </w:rPr>
        <w:t xml:space="preserve"> to access the kits (i.e. online, off-the-shelf from pharmacies or vending machines).  </w:t>
      </w:r>
    </w:p>
    <w:p w14:paraId="4FC38D6F" w14:textId="77777777" w:rsidR="007A797E" w:rsidRPr="00BB6B37" w:rsidRDefault="007A797E" w:rsidP="00187E58">
      <w:pPr>
        <w:spacing w:line="480" w:lineRule="auto"/>
        <w:rPr>
          <w:lang w:val="en-US"/>
        </w:rPr>
      </w:pPr>
    </w:p>
    <w:p w14:paraId="1C15B8EA" w14:textId="03D79B5B" w:rsidR="001C1C05" w:rsidRPr="00BB6B37" w:rsidRDefault="00516268" w:rsidP="00187E58">
      <w:pPr>
        <w:spacing w:line="480" w:lineRule="auto"/>
        <w:rPr>
          <w:lang w:val="en-US"/>
        </w:rPr>
      </w:pPr>
      <w:r>
        <w:rPr>
          <w:lang w:val="en-US"/>
        </w:rPr>
        <w:t xml:space="preserve">Our study has policy implications as HIVST is increasingly scaled-up globally. </w:t>
      </w:r>
      <w:r w:rsidR="00205586" w:rsidRPr="00BB6B37">
        <w:rPr>
          <w:lang w:val="en-US"/>
        </w:rPr>
        <w:t>The aspiration is to move away from “one size fits all”</w:t>
      </w:r>
      <w:r w:rsidR="00A73A1A">
        <w:rPr>
          <w:lang w:val="en-US"/>
        </w:rPr>
        <w:t xml:space="preserve"> health interventions or products</w:t>
      </w:r>
      <w:r w:rsidR="00205586" w:rsidRPr="00BB6B37">
        <w:rPr>
          <w:lang w:val="en-US"/>
        </w:rPr>
        <w:t xml:space="preserve"> </w:t>
      </w:r>
      <w:r w:rsidR="00C73C8D" w:rsidRPr="00BB6B37">
        <w:rPr>
          <w:lang w:val="en-US"/>
        </w:rPr>
        <w:t>towards differentiated approaches</w:t>
      </w:r>
      <w:r w:rsidR="00C73C8D" w:rsidRPr="00BB6B37">
        <w:rPr>
          <w:lang w:val="en-US"/>
        </w:rPr>
        <w:fldChar w:fldCharType="begin"/>
      </w:r>
      <w:r w:rsidR="00BF742D">
        <w:rPr>
          <w:lang w:val="en-US"/>
        </w:rPr>
        <w:instrText xml:space="preserve"> ADDIN EN.CITE &lt;EndNote&gt;&lt;Cite&gt;&lt;Author&gt;Macdonald&lt;/Author&gt;&lt;Year&gt;2017&lt;/Year&gt;&lt;RecNum&gt;5194&lt;/RecNum&gt;&lt;DisplayText&gt;(39)&lt;/DisplayText&gt;&lt;record&gt;&lt;rec-number&gt;5194&lt;/rec-number&gt;&lt;foreign-keys&gt;&lt;key app="EN" db-id="f2ttfdxd1rdseqe5z9uppedz2zwesp25wpv9" timestamp="0"&gt;5194&lt;/key&gt;&lt;/foreign-keys&gt;&lt;ref-type name="Journal Article"&gt;17&lt;/ref-type&gt;&lt;contributors&gt;&lt;authors&gt;&lt;author&gt;Macdonald, V.&lt;/author&gt;&lt;author&gt;Verster, A.&lt;/author&gt;&lt;author&gt;Baggaley, R.&lt;/author&gt;&lt;/authors&gt;&lt;/contributors&gt;&lt;auth-address&gt;HIV Department, World Health Organisation, Geneva, Switzerland.&lt;/auth-address&gt;&lt;titles&gt;&lt;title&gt;A call for differentiated approaches to delivering HIV services to key populations&lt;/title&gt;&lt;secondary-title&gt;J Int AIDS Soc&lt;/secondary-title&gt;&lt;/titles&gt;&lt;periodical&gt;&lt;full-title&gt;J Int AIDS Soc&lt;/full-title&gt;&lt;/periodical&gt;&lt;pages&gt;21658&lt;/pages&gt;&lt;volume&gt;20&lt;/volume&gt;&lt;number&gt;Suppl 4&lt;/number&gt;&lt;edition&gt;2017/08/05&lt;/edition&gt;&lt;keywords&gt;&lt;keyword&gt;Cost-Benefit Analysis&lt;/keyword&gt;&lt;keyword&gt;*Delivery of Health Care&lt;/keyword&gt;&lt;keyword&gt;HIV Infections/economics/prevention &amp;amp; control/*therapy&lt;/keyword&gt;&lt;keyword&gt;Health Policy&lt;/keyword&gt;&lt;keyword&gt;Humans&lt;/keyword&gt;&lt;keyword&gt;*HIV testing services&lt;/keyword&gt;&lt;keyword&gt;*PrEP&lt;/keyword&gt;&lt;keyword&gt;*antiretroviral therapy&lt;/keyword&gt;&lt;keyword&gt;*differentiated care&lt;/keyword&gt;&lt;keyword&gt;*key populations&lt;/keyword&gt;&lt;/keywords&gt;&lt;dates&gt;&lt;year&gt;2017&lt;/year&gt;&lt;pub-dates&gt;&lt;date&gt;Jul 21&lt;/date&gt;&lt;/pub-dates&gt;&lt;/dates&gt;&lt;isbn&gt;1758-2652 (Electronic)&amp;#xD;1758-2652 (Linking)&lt;/isbn&gt;&lt;accession-num&gt;28770592&lt;/accession-num&gt;&lt;urls&gt;&lt;related-urls&gt;&lt;url&gt;https://www.ncbi.nlm.nih.gov/pubmed/28770592&lt;/url&gt;&lt;/related-urls&gt;&lt;/urls&gt;&lt;custom2&gt;PMC5577716&lt;/custom2&gt;&lt;electronic-resource-num&gt;10.7448/IAS.20.5.21658&lt;/electronic-resource-num&gt;&lt;/record&gt;&lt;/Cite&gt;&lt;/EndNote&gt;</w:instrText>
      </w:r>
      <w:r w:rsidR="00C73C8D" w:rsidRPr="00BB6B37">
        <w:rPr>
          <w:lang w:val="en-US"/>
        </w:rPr>
        <w:fldChar w:fldCharType="separate"/>
      </w:r>
      <w:r w:rsidR="00BF742D">
        <w:rPr>
          <w:noProof/>
          <w:lang w:val="en-US"/>
        </w:rPr>
        <w:t>(39)</w:t>
      </w:r>
      <w:r w:rsidR="00C73C8D" w:rsidRPr="00BB6B37">
        <w:rPr>
          <w:lang w:val="en-US"/>
        </w:rPr>
        <w:fldChar w:fldCharType="end"/>
      </w:r>
      <w:r w:rsidR="00C73C8D" w:rsidRPr="00BB6B37">
        <w:rPr>
          <w:lang w:val="en-US"/>
        </w:rPr>
        <w:t xml:space="preserve"> i.e. </w:t>
      </w:r>
      <w:r w:rsidR="009A3583">
        <w:rPr>
          <w:lang w:val="en-US"/>
        </w:rPr>
        <w:t>developing</w:t>
      </w:r>
      <w:r w:rsidR="00205586" w:rsidRPr="00BB6B37">
        <w:rPr>
          <w:lang w:val="en-US"/>
        </w:rPr>
        <w:t xml:space="preserve"> services that deliver the right health intervention, at the right time, and to the right person or population. So, </w:t>
      </w:r>
      <w:r w:rsidR="00C73C8D" w:rsidRPr="00BB6B37">
        <w:rPr>
          <w:lang w:val="en-US"/>
        </w:rPr>
        <w:t>practical</w:t>
      </w:r>
      <w:r w:rsidR="00752D34" w:rsidRPr="00BB6B37">
        <w:rPr>
          <w:lang w:val="en-US"/>
        </w:rPr>
        <w:t xml:space="preserve"> methods </w:t>
      </w:r>
      <w:r w:rsidR="00C73C8D" w:rsidRPr="00BB6B37">
        <w:rPr>
          <w:lang w:val="en-US"/>
        </w:rPr>
        <w:t xml:space="preserve">for implementers </w:t>
      </w:r>
      <w:r w:rsidR="00752D34" w:rsidRPr="00BB6B37">
        <w:rPr>
          <w:lang w:val="en-US"/>
        </w:rPr>
        <w:t>to e</w:t>
      </w:r>
      <w:r w:rsidR="00187E58" w:rsidRPr="00BB6B37">
        <w:rPr>
          <w:lang w:val="en-US"/>
        </w:rPr>
        <w:t>ffectively collect preference data from under-represented group</w:t>
      </w:r>
      <w:r w:rsidR="007E0C3F" w:rsidRPr="00BB6B37">
        <w:rPr>
          <w:lang w:val="en-US"/>
        </w:rPr>
        <w:t>s</w:t>
      </w:r>
      <w:r w:rsidR="00187E58" w:rsidRPr="00BB6B37">
        <w:rPr>
          <w:lang w:val="en-US"/>
        </w:rPr>
        <w:t xml:space="preserve"> </w:t>
      </w:r>
      <w:r w:rsidR="00752D34" w:rsidRPr="00BB6B37">
        <w:rPr>
          <w:lang w:val="en-US"/>
        </w:rPr>
        <w:t>could</w:t>
      </w:r>
      <w:r w:rsidR="00E60B05" w:rsidRPr="00BB6B37">
        <w:rPr>
          <w:lang w:val="en-US"/>
        </w:rPr>
        <w:t xml:space="preserve"> help tailor HIVST implementation programs</w:t>
      </w:r>
      <w:r w:rsidR="00187E58" w:rsidRPr="00BB6B37">
        <w:rPr>
          <w:lang w:val="en-US"/>
        </w:rPr>
        <w:t xml:space="preserve"> and help with r</w:t>
      </w:r>
      <w:r w:rsidR="00177330" w:rsidRPr="00BB6B37">
        <w:rPr>
          <w:lang w:val="en-US"/>
        </w:rPr>
        <w:t>esource allocation</w:t>
      </w:r>
      <w:r w:rsidR="00187E58" w:rsidRPr="00BB6B37">
        <w:rPr>
          <w:lang w:val="en-US"/>
        </w:rPr>
        <w:t xml:space="preserve"> and demand creation. </w:t>
      </w:r>
      <w:r w:rsidR="004E1670" w:rsidRPr="00BB6B37">
        <w:rPr>
          <w:lang w:val="en-US"/>
        </w:rPr>
        <w:t xml:space="preserve">Policy makers can use our research to prioritize </w:t>
      </w:r>
      <w:r w:rsidR="001C42A9" w:rsidRPr="00BB6B37">
        <w:rPr>
          <w:lang w:val="en-US"/>
        </w:rPr>
        <w:t xml:space="preserve">HIV testing </w:t>
      </w:r>
      <w:r w:rsidR="004E1670" w:rsidRPr="00BB6B37">
        <w:rPr>
          <w:lang w:val="en-US"/>
        </w:rPr>
        <w:t xml:space="preserve">strategies, particularly </w:t>
      </w:r>
      <w:r w:rsidR="001C42A9" w:rsidRPr="00BB6B37">
        <w:rPr>
          <w:lang w:val="en-US"/>
        </w:rPr>
        <w:t xml:space="preserve">in focusing on the potential attractiveness of </w:t>
      </w:r>
      <w:r w:rsidR="00984FD7" w:rsidRPr="00BB6B37">
        <w:rPr>
          <w:lang w:val="en-US"/>
        </w:rPr>
        <w:t xml:space="preserve">alternative means of </w:t>
      </w:r>
      <w:r w:rsidR="00A73A1A">
        <w:rPr>
          <w:lang w:val="en-US"/>
        </w:rPr>
        <w:t>distributing</w:t>
      </w:r>
      <w:r w:rsidR="00984FD7" w:rsidRPr="00BB6B37">
        <w:rPr>
          <w:lang w:val="en-US"/>
        </w:rPr>
        <w:t xml:space="preserve"> HIVST</w:t>
      </w:r>
      <w:r w:rsidR="00591484">
        <w:rPr>
          <w:lang w:val="en-US"/>
        </w:rPr>
        <w:t xml:space="preserve"> kits</w:t>
      </w:r>
      <w:r w:rsidR="004E1670" w:rsidRPr="00BB6B37">
        <w:rPr>
          <w:lang w:val="en-US"/>
        </w:rPr>
        <w:t>.</w:t>
      </w:r>
      <w:r w:rsidR="00205586" w:rsidRPr="00BB6B37">
        <w:rPr>
          <w:lang w:val="en-US"/>
        </w:rPr>
        <w:t xml:space="preserve"> </w:t>
      </w:r>
      <w:r w:rsidR="00966C35" w:rsidRPr="00BB6B37">
        <w:rPr>
          <w:lang w:val="en-US"/>
        </w:rPr>
        <w:t xml:space="preserve">We provide evidence to support how HIVST </w:t>
      </w:r>
      <w:r w:rsidR="00164AE3">
        <w:rPr>
          <w:lang w:val="en-US"/>
        </w:rPr>
        <w:t xml:space="preserve">particularly </w:t>
      </w:r>
      <w:r w:rsidR="00966C35" w:rsidRPr="00BB6B37">
        <w:rPr>
          <w:lang w:val="en-US"/>
        </w:rPr>
        <w:t>appeals to MSM</w:t>
      </w:r>
      <w:r w:rsidR="00172C8F" w:rsidRPr="00BB6B37">
        <w:rPr>
          <w:lang w:val="en-US"/>
        </w:rPr>
        <w:t xml:space="preserve"> who are infrequent </w:t>
      </w:r>
      <w:r w:rsidR="00A943CD">
        <w:rPr>
          <w:lang w:val="en-US"/>
        </w:rPr>
        <w:t xml:space="preserve">and first-time </w:t>
      </w:r>
      <w:r w:rsidR="00172C8F" w:rsidRPr="00BB6B37">
        <w:rPr>
          <w:lang w:val="en-US"/>
        </w:rPr>
        <w:t>testers</w:t>
      </w:r>
      <w:r w:rsidR="00966C35" w:rsidRPr="00BB6B37">
        <w:rPr>
          <w:lang w:val="en-US"/>
        </w:rPr>
        <w:t>. We also show how HIVST could be implemented</w:t>
      </w:r>
      <w:r w:rsidR="00984FD7" w:rsidRPr="00BB6B37">
        <w:rPr>
          <w:lang w:val="en-US"/>
        </w:rPr>
        <w:t xml:space="preserve"> in a way that is most consistent with the preferences of MSM</w:t>
      </w:r>
      <w:r w:rsidR="00966C35" w:rsidRPr="00BB6B37">
        <w:rPr>
          <w:lang w:val="en-US"/>
        </w:rPr>
        <w:t>. As</w:t>
      </w:r>
      <w:r w:rsidR="00752D34" w:rsidRPr="00BB6B37">
        <w:rPr>
          <w:lang w:val="en-US"/>
        </w:rPr>
        <w:t xml:space="preserve"> c</w:t>
      </w:r>
      <w:r w:rsidR="00187E58" w:rsidRPr="00BB6B37">
        <w:rPr>
          <w:lang w:val="en-US"/>
        </w:rPr>
        <w:t>ost</w:t>
      </w:r>
      <w:r w:rsidR="00752D34" w:rsidRPr="00BB6B37">
        <w:rPr>
          <w:lang w:val="en-US"/>
        </w:rPr>
        <w:t>s</w:t>
      </w:r>
      <w:r w:rsidR="00187E58" w:rsidRPr="00BB6B37">
        <w:rPr>
          <w:lang w:val="en-US"/>
        </w:rPr>
        <w:t xml:space="preserve"> were a major driver </w:t>
      </w:r>
      <w:r w:rsidR="00984FD7" w:rsidRPr="00BB6B37">
        <w:rPr>
          <w:lang w:val="en-US"/>
        </w:rPr>
        <w:t>of MSM’s preferences</w:t>
      </w:r>
      <w:r w:rsidR="00752D34" w:rsidRPr="00BB6B37">
        <w:rPr>
          <w:lang w:val="en-US"/>
        </w:rPr>
        <w:t>,</w:t>
      </w:r>
      <w:r w:rsidR="00187E58" w:rsidRPr="00BB6B37">
        <w:rPr>
          <w:lang w:val="en-US"/>
        </w:rPr>
        <w:t xml:space="preserve"> the</w:t>
      </w:r>
      <w:r w:rsidR="00966C35" w:rsidRPr="00BB6B37">
        <w:rPr>
          <w:lang w:val="en-US"/>
        </w:rPr>
        <w:t>re is a</w:t>
      </w:r>
      <w:r w:rsidR="00187E58" w:rsidRPr="00BB6B37">
        <w:rPr>
          <w:lang w:val="en-US"/>
        </w:rPr>
        <w:t xml:space="preserve"> need to carefully consider </w:t>
      </w:r>
      <w:r w:rsidR="008E0429">
        <w:rPr>
          <w:lang w:val="en-US"/>
        </w:rPr>
        <w:t xml:space="preserve">the direct user fees to access </w:t>
      </w:r>
      <w:r w:rsidR="00187E58" w:rsidRPr="00BB6B37">
        <w:rPr>
          <w:lang w:val="en-US"/>
        </w:rPr>
        <w:t>HIVST kits if uptake is to be optimized</w:t>
      </w:r>
      <w:r w:rsidR="00B6334C" w:rsidRPr="00BB6B37">
        <w:rPr>
          <w:lang w:val="en-US"/>
        </w:rPr>
        <w:t>.</w:t>
      </w:r>
      <w:r w:rsidR="00172C8F" w:rsidRPr="00BB6B37">
        <w:rPr>
          <w:lang w:val="en-US"/>
        </w:rPr>
        <w:t xml:space="preserve"> An important are</w:t>
      </w:r>
      <w:r w:rsidR="00984FD7" w:rsidRPr="00BB6B37">
        <w:rPr>
          <w:lang w:val="en-US"/>
        </w:rPr>
        <w:t>a</w:t>
      </w:r>
      <w:r w:rsidR="00172C8F" w:rsidRPr="00BB6B37">
        <w:rPr>
          <w:lang w:val="en-US"/>
        </w:rPr>
        <w:t xml:space="preserve"> for future research will </w:t>
      </w:r>
      <w:r w:rsidR="009A074C">
        <w:rPr>
          <w:lang w:val="en-US"/>
        </w:rPr>
        <w:t xml:space="preserve">also </w:t>
      </w:r>
      <w:r w:rsidR="00172C8F" w:rsidRPr="00BB6B37">
        <w:rPr>
          <w:lang w:val="en-US"/>
        </w:rPr>
        <w:t>be to evaluate the c</w:t>
      </w:r>
      <w:r w:rsidR="007C04E6" w:rsidRPr="00BB6B37">
        <w:rPr>
          <w:lang w:val="en-US"/>
        </w:rPr>
        <w:t xml:space="preserve">ost-effectiveness of </w:t>
      </w:r>
      <w:r w:rsidR="009A074C">
        <w:rPr>
          <w:lang w:val="en-US"/>
        </w:rPr>
        <w:t xml:space="preserve">various </w:t>
      </w:r>
      <w:r w:rsidR="00984FD7" w:rsidRPr="00BB6B37">
        <w:rPr>
          <w:lang w:val="en-US"/>
        </w:rPr>
        <w:t xml:space="preserve">HIVST </w:t>
      </w:r>
      <w:r w:rsidR="00172C8F" w:rsidRPr="00BB6B37">
        <w:rPr>
          <w:lang w:val="en-US"/>
        </w:rPr>
        <w:t>distribution models</w:t>
      </w:r>
      <w:r w:rsidR="00E40B31" w:rsidRPr="00BB6B37">
        <w:rPr>
          <w:lang w:val="en-US"/>
        </w:rPr>
        <w:t xml:space="preserve"> in specific settings</w:t>
      </w:r>
      <w:r w:rsidR="004972AD" w:rsidRPr="00BB6B37">
        <w:rPr>
          <w:lang w:val="en-US"/>
        </w:rPr>
        <w:t>.</w:t>
      </w:r>
      <w:r w:rsidR="00AD3FD3" w:rsidRPr="00BB6B37">
        <w:rPr>
          <w:lang w:val="en-US"/>
        </w:rPr>
        <w:t xml:space="preserve"> </w:t>
      </w:r>
    </w:p>
    <w:p w14:paraId="08639778" w14:textId="77777777" w:rsidR="001F2A39" w:rsidRPr="00BB6B37" w:rsidRDefault="001F2A39" w:rsidP="00187E58">
      <w:pPr>
        <w:spacing w:line="480" w:lineRule="auto"/>
        <w:rPr>
          <w:lang w:val="en-US"/>
        </w:rPr>
      </w:pPr>
    </w:p>
    <w:p w14:paraId="6FB67B62" w14:textId="52D631B5" w:rsidR="00BC1EDF" w:rsidRPr="00BB6B37" w:rsidRDefault="00FE5052" w:rsidP="001A25C3">
      <w:pPr>
        <w:spacing w:line="480" w:lineRule="auto"/>
        <w:rPr>
          <w:lang w:val="en-US"/>
        </w:rPr>
      </w:pPr>
      <w:r>
        <w:rPr>
          <w:lang w:val="en-US"/>
        </w:rPr>
        <w:t>A</w:t>
      </w:r>
      <w:r w:rsidR="00187E58" w:rsidRPr="00BB6B37">
        <w:rPr>
          <w:lang w:val="en-US"/>
        </w:rPr>
        <w:t xml:space="preserve"> strength of our study is the large number of </w:t>
      </w:r>
      <w:r w:rsidR="005500CD" w:rsidRPr="00BB6B37">
        <w:rPr>
          <w:lang w:val="en-US"/>
        </w:rPr>
        <w:t>MSM</w:t>
      </w:r>
      <w:r w:rsidR="00187E58" w:rsidRPr="00BB6B37">
        <w:rPr>
          <w:lang w:val="en-US"/>
        </w:rPr>
        <w:t xml:space="preserve"> who participated in the survey through </w:t>
      </w:r>
      <w:r w:rsidR="003426BA" w:rsidRPr="00BB6B37">
        <w:rPr>
          <w:lang w:val="en-US"/>
        </w:rPr>
        <w:t>recruitment</w:t>
      </w:r>
      <w:r w:rsidR="00187E58" w:rsidRPr="00BB6B37">
        <w:rPr>
          <w:lang w:val="en-US"/>
        </w:rPr>
        <w:t xml:space="preserve"> strategies. We show the comparability of our study population with men surveyed through the </w:t>
      </w:r>
      <w:r w:rsidR="002D29CE">
        <w:rPr>
          <w:lang w:val="en-US"/>
        </w:rPr>
        <w:t>G</w:t>
      </w:r>
      <w:r w:rsidR="00984FD7" w:rsidRPr="00BB6B37">
        <w:rPr>
          <w:lang w:val="en-US"/>
        </w:rPr>
        <w:t xml:space="preserve">ay </w:t>
      </w:r>
      <w:r w:rsidR="002D29CE">
        <w:rPr>
          <w:lang w:val="en-US"/>
        </w:rPr>
        <w:t>C</w:t>
      </w:r>
      <w:r w:rsidR="00187E58" w:rsidRPr="00BB6B37">
        <w:rPr>
          <w:lang w:val="en-US"/>
        </w:rPr>
        <w:t xml:space="preserve">ommunity </w:t>
      </w:r>
      <w:r w:rsidR="002D29CE">
        <w:rPr>
          <w:lang w:val="en-US"/>
        </w:rPr>
        <w:t>Periodic S</w:t>
      </w:r>
      <w:r w:rsidR="00187E58" w:rsidRPr="00BB6B37">
        <w:rPr>
          <w:lang w:val="en-US"/>
        </w:rPr>
        <w:t>urvey</w:t>
      </w:r>
      <w:r w:rsidR="002D29CE">
        <w:rPr>
          <w:lang w:val="en-US"/>
        </w:rPr>
        <w:t>s</w:t>
      </w:r>
      <w:r>
        <w:rPr>
          <w:lang w:val="en-US"/>
        </w:rPr>
        <w:t>,</w:t>
      </w:r>
      <w:r w:rsidRPr="00FE5052">
        <w:rPr>
          <w:lang w:val="en-US"/>
        </w:rPr>
        <w:t xml:space="preserve"> </w:t>
      </w:r>
      <w:r>
        <w:rPr>
          <w:lang w:val="en-US"/>
        </w:rPr>
        <w:t>Australia’s long-term, large scale data collection system on HIV-related issues in MSM, that primarily recruits gay-community attached men</w:t>
      </w:r>
      <w:r w:rsidR="00187E58" w:rsidRPr="00BB6B37">
        <w:rPr>
          <w:lang w:val="en-US"/>
        </w:rPr>
        <w:t>.</w:t>
      </w:r>
      <w:r w:rsidR="00852458" w:rsidRPr="00BB6B37">
        <w:rPr>
          <w:lang w:val="en-US"/>
        </w:rPr>
        <w:t xml:space="preserve"> Second, we </w:t>
      </w:r>
      <w:r w:rsidR="002A3883">
        <w:rPr>
          <w:lang w:val="en-US"/>
        </w:rPr>
        <w:t>were able to recruit</w:t>
      </w:r>
      <w:r w:rsidR="005D15E6" w:rsidRPr="00BB6B37">
        <w:rPr>
          <w:lang w:val="en-US"/>
        </w:rPr>
        <w:t xml:space="preserve"> </w:t>
      </w:r>
      <w:r w:rsidR="00BC02B8">
        <w:rPr>
          <w:lang w:val="en-US"/>
        </w:rPr>
        <w:t>substantial proportions</w:t>
      </w:r>
      <w:r w:rsidR="007E0C3F" w:rsidRPr="00BB6B37">
        <w:rPr>
          <w:lang w:val="en-US"/>
        </w:rPr>
        <w:t xml:space="preserve"> </w:t>
      </w:r>
      <w:r w:rsidR="002A3883">
        <w:rPr>
          <w:lang w:val="en-US"/>
        </w:rPr>
        <w:t xml:space="preserve">of </w:t>
      </w:r>
      <w:r w:rsidR="00BC02B8">
        <w:rPr>
          <w:lang w:val="en-US"/>
        </w:rPr>
        <w:t xml:space="preserve">harder-to-reach subpopulations of </w:t>
      </w:r>
      <w:r w:rsidR="002A3883">
        <w:rPr>
          <w:lang w:val="en-US"/>
        </w:rPr>
        <w:t xml:space="preserve">MSM </w:t>
      </w:r>
      <w:r w:rsidR="007E0C3F" w:rsidRPr="00BB6B37">
        <w:rPr>
          <w:lang w:val="en-US"/>
        </w:rPr>
        <w:t>such as infrequent testers</w:t>
      </w:r>
      <w:r w:rsidR="009A3583">
        <w:rPr>
          <w:lang w:val="en-US"/>
        </w:rPr>
        <w:t xml:space="preserve"> and</w:t>
      </w:r>
      <w:r w:rsidR="007E0C3F" w:rsidRPr="00BB6B37">
        <w:rPr>
          <w:lang w:val="en-US"/>
        </w:rPr>
        <w:t xml:space="preserve"> MSM not born in Australia/recent </w:t>
      </w:r>
      <w:r w:rsidR="009A074C">
        <w:rPr>
          <w:lang w:val="en-US"/>
        </w:rPr>
        <w:t>arrivals</w:t>
      </w:r>
      <w:r w:rsidR="00187E58" w:rsidRPr="00BB6B37">
        <w:rPr>
          <w:lang w:val="en-US"/>
        </w:rPr>
        <w:t>. Our study should be</w:t>
      </w:r>
      <w:r w:rsidR="00C27643">
        <w:rPr>
          <w:lang w:val="en-US"/>
        </w:rPr>
        <w:t xml:space="preserve"> interpreted </w:t>
      </w:r>
      <w:r w:rsidR="00187E58" w:rsidRPr="00BB6B37">
        <w:rPr>
          <w:lang w:val="en-US"/>
        </w:rPr>
        <w:t>in light of some l</w:t>
      </w:r>
      <w:r w:rsidR="00FF3874" w:rsidRPr="00BB6B37">
        <w:rPr>
          <w:lang w:val="en-US"/>
        </w:rPr>
        <w:t>imitations</w:t>
      </w:r>
      <w:r w:rsidR="00BC02B8">
        <w:rPr>
          <w:lang w:val="en-US"/>
        </w:rPr>
        <w:t>, which are inherent in the DCE method</w:t>
      </w:r>
      <w:r w:rsidR="00187E58" w:rsidRPr="00BB6B37">
        <w:rPr>
          <w:lang w:val="en-US"/>
        </w:rPr>
        <w:t xml:space="preserve">. Consistent with other </w:t>
      </w:r>
      <w:r w:rsidR="00126E9A" w:rsidRPr="00BB6B37">
        <w:rPr>
          <w:lang w:val="en-US"/>
        </w:rPr>
        <w:t xml:space="preserve">stated preference research, </w:t>
      </w:r>
      <w:r w:rsidR="00BC02B8">
        <w:rPr>
          <w:lang w:val="en-US"/>
        </w:rPr>
        <w:t xml:space="preserve">findings may not reflect actual </w:t>
      </w:r>
      <w:proofErr w:type="spellStart"/>
      <w:r w:rsidR="00BC02B8">
        <w:rPr>
          <w:lang w:val="en-US"/>
        </w:rPr>
        <w:t>behaviours</w:t>
      </w:r>
      <w:proofErr w:type="spellEnd"/>
      <w:r w:rsidR="005A7A4E" w:rsidRPr="00BB6B37">
        <w:rPr>
          <w:lang w:val="en-US"/>
        </w:rPr>
        <w:t xml:space="preserve"> as men are not obliged to actually make </w:t>
      </w:r>
      <w:r w:rsidR="00984FD7" w:rsidRPr="00BB6B37">
        <w:rPr>
          <w:lang w:val="en-US"/>
        </w:rPr>
        <w:t xml:space="preserve">the </w:t>
      </w:r>
      <w:r w:rsidR="005A7A4E" w:rsidRPr="00BB6B37">
        <w:rPr>
          <w:lang w:val="en-US"/>
        </w:rPr>
        <w:t>choice</w:t>
      </w:r>
      <w:r w:rsidR="00984FD7" w:rsidRPr="00BB6B37">
        <w:rPr>
          <w:lang w:val="en-US"/>
        </w:rPr>
        <w:t>s</w:t>
      </w:r>
      <w:r w:rsidR="005A7A4E" w:rsidRPr="00BB6B37">
        <w:rPr>
          <w:lang w:val="en-US"/>
        </w:rPr>
        <w:t xml:space="preserve"> </w:t>
      </w:r>
      <w:r w:rsidR="00984FD7" w:rsidRPr="00BB6B37">
        <w:rPr>
          <w:lang w:val="en-US"/>
        </w:rPr>
        <w:t>presented in the DCE</w:t>
      </w:r>
      <w:r w:rsidR="003277E8">
        <w:rPr>
          <w:lang w:val="en-US"/>
        </w:rPr>
        <w:t>, although there is evidence for a reasonably close mapping between the two in other</w:t>
      </w:r>
      <w:r w:rsidR="000F2924">
        <w:rPr>
          <w:lang w:val="en-US"/>
        </w:rPr>
        <w:t xml:space="preserve"> contexts</w:t>
      </w:r>
      <w:r w:rsidR="00187E58" w:rsidRPr="00BB6B37">
        <w:rPr>
          <w:lang w:val="en-US"/>
        </w:rPr>
        <w:t>.</w:t>
      </w:r>
      <w:r w:rsidR="007C04E6" w:rsidRPr="00BB6B37">
        <w:rPr>
          <w:lang w:val="en-US"/>
        </w:rPr>
        <w:fldChar w:fldCharType="begin"/>
      </w:r>
      <w:r w:rsidR="00BF742D">
        <w:rPr>
          <w:lang w:val="en-US"/>
        </w:rPr>
        <w:instrText xml:space="preserve"> ADDIN EN.CITE &lt;EndNote&gt;&lt;Cite&gt;&lt;Author&gt;Quaife&lt;/Author&gt;&lt;Year&gt;2018&lt;/Year&gt;&lt;RecNum&gt;4938&lt;/RecNum&gt;&lt;DisplayText&gt;(40)&lt;/DisplayText&gt;&lt;record&gt;&lt;rec-number&gt;4938&lt;/rec-number&gt;&lt;foreign-keys&gt;&lt;key app="EN" db-id="f2ttfdxd1rdseqe5z9uppedz2zwesp25wpv9" timestamp="0"&gt;4938&lt;/key&gt;&lt;/foreign-keys&gt;&lt;ref-type name="Journal Article"&gt;17&lt;/ref-type&gt;&lt;contributors&gt;&lt;authors&gt;&lt;author&gt;Quaife, M.&lt;/author&gt;&lt;author&gt;Terris-Prestholt, F.&lt;/author&gt;&lt;author&gt;Di Tanna, G. L.&lt;/author&gt;&lt;author&gt;Vickerman, P.&lt;/author&gt;&lt;/authors&gt;&lt;/contributors&gt;&lt;auth-address&gt;Department of Global Health and Development, London School of Hygiene and Tropical Medicine, London, UK. matthew.quaife@lshtm.ac.uk.&amp;#xD;Department of Global Health and Development, London School of Hygiene and Tropical Medicine, London, UK.&amp;#xD;Centre for Primary Care and Public Health, Queen Mary University of London, London, UK.&amp;#xD;School of Social and Community Medicine, University of Bristol, Bristol, UK.&lt;/auth-address&gt;&lt;titles&gt;&lt;title&gt;How well do discrete choice experiments predict health choices? A systematic review and meta-analysis of external validity&lt;/title&gt;&lt;secondary-title&gt;Eur J Health Econ&lt;/secondary-title&gt;&lt;/titles&gt;&lt;pages&gt;1053-1066&lt;/pages&gt;&lt;volume&gt;19&lt;/volume&gt;&lt;number&gt;8&lt;/number&gt;&lt;edition&gt;2018/01/31&lt;/edition&gt;&lt;keywords&gt;&lt;keyword&gt;*Choice Behavior&lt;/keyword&gt;&lt;keyword&gt;*Decision Support Techniques&lt;/keyword&gt;&lt;keyword&gt;Humans&lt;/keyword&gt;&lt;keyword&gt;*Patient Preference&lt;/keyword&gt;&lt;keyword&gt;Reproducibility of Results&lt;/keyword&gt;&lt;keyword&gt;Research Design/*standards&lt;/keyword&gt;&lt;keyword&gt;Discrete choice experiment&lt;/keyword&gt;&lt;keyword&gt;External validity&lt;/keyword&gt;&lt;keyword&gt;Hypothetical bias&lt;/keyword&gt;&lt;keyword&gt;Meta-analysis&lt;/keyword&gt;&lt;/keywords&gt;&lt;dates&gt;&lt;year&gt;2018&lt;/year&gt;&lt;pub-dates&gt;&lt;date&gt;Nov&lt;/date&gt;&lt;/pub-dates&gt;&lt;/dates&gt;&lt;isbn&gt;1618-7601 (Electronic)&amp;#xD;1618-7598 (Linking)&lt;/isbn&gt;&lt;accession-num&gt;29380229&lt;/accession-num&gt;&lt;urls&gt;&lt;related-urls&gt;&lt;url&gt;https://www.ncbi.nlm.nih.gov/pubmed/29380229&lt;/url&gt;&lt;/related-urls&gt;&lt;/urls&gt;&lt;electronic-resource-num&gt;10.1007/s10198-018-0954-6&lt;/electronic-resource-num&gt;&lt;/record&gt;&lt;/Cite&gt;&lt;/EndNote&gt;</w:instrText>
      </w:r>
      <w:r w:rsidR="007C04E6" w:rsidRPr="00BB6B37">
        <w:rPr>
          <w:lang w:val="en-US"/>
        </w:rPr>
        <w:fldChar w:fldCharType="separate"/>
      </w:r>
      <w:r w:rsidR="00BF742D">
        <w:rPr>
          <w:noProof/>
          <w:lang w:val="en-US"/>
        </w:rPr>
        <w:t>(40)</w:t>
      </w:r>
      <w:r w:rsidR="007C04E6" w:rsidRPr="00BB6B37">
        <w:rPr>
          <w:lang w:val="en-US"/>
        </w:rPr>
        <w:fldChar w:fldCharType="end"/>
      </w:r>
      <w:r w:rsidR="007C04E6" w:rsidRPr="00BB6B37">
        <w:rPr>
          <w:lang w:val="en-US"/>
        </w:rPr>
        <w:t xml:space="preserve"> Second, </w:t>
      </w:r>
      <w:r w:rsidR="00172C8F" w:rsidRPr="00BB6B37">
        <w:rPr>
          <w:lang w:val="en-US"/>
        </w:rPr>
        <w:t>we we</w:t>
      </w:r>
      <w:r w:rsidR="007C04E6" w:rsidRPr="00BB6B37">
        <w:rPr>
          <w:lang w:val="en-US"/>
        </w:rPr>
        <w:t>re a</w:t>
      </w:r>
      <w:r w:rsidR="00187E58" w:rsidRPr="00BB6B37">
        <w:rPr>
          <w:lang w:val="en-US"/>
        </w:rPr>
        <w:t xml:space="preserve">ble to identify </w:t>
      </w:r>
      <w:r w:rsidR="006E6FB0">
        <w:rPr>
          <w:lang w:val="en-US"/>
        </w:rPr>
        <w:t>sociodemographic</w:t>
      </w:r>
      <w:r w:rsidR="00187E58" w:rsidRPr="00BB6B37">
        <w:rPr>
          <w:lang w:val="en-US"/>
        </w:rPr>
        <w:t xml:space="preserve"> characteristics for </w:t>
      </w:r>
      <w:r w:rsidR="006E6FB0">
        <w:rPr>
          <w:lang w:val="en-US"/>
        </w:rPr>
        <w:t xml:space="preserve">the classes of men in </w:t>
      </w:r>
      <w:proofErr w:type="spellStart"/>
      <w:r w:rsidR="009E4547">
        <w:rPr>
          <w:lang w:val="en-US"/>
        </w:rPr>
        <w:t>DCE</w:t>
      </w:r>
      <w:r w:rsidR="00BE3F51">
        <w:rPr>
          <w:lang w:val="en-US"/>
        </w:rPr>
        <w:t>Test</w:t>
      </w:r>
      <w:proofErr w:type="spellEnd"/>
      <w:r w:rsidR="000F2924">
        <w:rPr>
          <w:lang w:val="en-US"/>
        </w:rPr>
        <w:t xml:space="preserve">, but not </w:t>
      </w:r>
      <w:proofErr w:type="spellStart"/>
      <w:r w:rsidR="00BE4DAA">
        <w:rPr>
          <w:lang w:val="en-US"/>
        </w:rPr>
        <w:t>DCE</w:t>
      </w:r>
      <w:r w:rsidR="00BE3F51">
        <w:rPr>
          <w:lang w:val="en-US"/>
        </w:rPr>
        <w:t>Kits</w:t>
      </w:r>
      <w:proofErr w:type="spellEnd"/>
      <w:r w:rsidR="007C04E6" w:rsidRPr="00BB6B37">
        <w:rPr>
          <w:lang w:val="en-US"/>
        </w:rPr>
        <w:t>. There is a potential that the s</w:t>
      </w:r>
      <w:r w:rsidR="00187E58" w:rsidRPr="00BB6B37">
        <w:rPr>
          <w:lang w:val="en-US"/>
        </w:rPr>
        <w:t xml:space="preserve">ample size </w:t>
      </w:r>
      <w:r w:rsidR="007C04E6" w:rsidRPr="00BB6B37">
        <w:rPr>
          <w:lang w:val="en-US"/>
        </w:rPr>
        <w:t xml:space="preserve">was </w:t>
      </w:r>
      <w:r w:rsidR="00187E58" w:rsidRPr="00BB6B37">
        <w:rPr>
          <w:lang w:val="en-US"/>
        </w:rPr>
        <w:t>too small</w:t>
      </w:r>
      <w:r w:rsidR="00172C8F" w:rsidRPr="00BB6B37">
        <w:rPr>
          <w:lang w:val="en-US"/>
        </w:rPr>
        <w:t xml:space="preserve"> but </w:t>
      </w:r>
      <w:r w:rsidR="007C04E6" w:rsidRPr="00BB6B37">
        <w:rPr>
          <w:lang w:val="en-US"/>
        </w:rPr>
        <w:t>t</w:t>
      </w:r>
      <w:r w:rsidR="00187E58" w:rsidRPr="00BB6B37">
        <w:rPr>
          <w:lang w:val="en-US"/>
        </w:rPr>
        <w:t xml:space="preserve">here is no </w:t>
      </w:r>
      <w:r w:rsidR="007C04E6" w:rsidRPr="00BB6B37">
        <w:rPr>
          <w:lang w:val="en-US"/>
        </w:rPr>
        <w:t>consensus on how</w:t>
      </w:r>
      <w:r w:rsidR="00187E58" w:rsidRPr="00BB6B37">
        <w:rPr>
          <w:lang w:val="en-US"/>
        </w:rPr>
        <w:t xml:space="preserve"> to determine sample sizes for LCA </w:t>
      </w:r>
      <w:r w:rsidR="00187E58" w:rsidRPr="003169AD">
        <w:rPr>
          <w:i/>
          <w:iCs/>
          <w:lang w:val="en-US"/>
        </w:rPr>
        <w:t>a priori</w:t>
      </w:r>
      <w:r w:rsidR="007C04E6" w:rsidRPr="00BB6B37">
        <w:rPr>
          <w:lang w:val="en-US"/>
        </w:rPr>
        <w:t>.</w:t>
      </w:r>
      <w:r w:rsidR="008B132D">
        <w:rPr>
          <w:lang w:val="en-US"/>
        </w:rPr>
        <w:fldChar w:fldCharType="begin"/>
      </w:r>
      <w:r w:rsidR="008B132D">
        <w:rPr>
          <w:lang w:val="en-US"/>
        </w:rPr>
        <w:instrText xml:space="preserve"> ADDIN EN.CITE &lt;EndNote&gt;&lt;Cite&gt;&lt;Author&gt;Wurpts&lt;/Author&gt;&lt;Year&gt;2014&lt;/Year&gt;&lt;RecNum&gt;5306&lt;/RecNum&gt;&lt;DisplayText&gt;(41)&lt;/DisplayText&gt;&lt;record&gt;&lt;rec-number&gt;5306&lt;/rec-number&gt;&lt;foreign-keys&gt;&lt;key app="EN" db-id="f2ttfdxd1rdseqe5z9uppedz2zwesp25wpv9" timestamp="1576038214"&gt;5306&lt;/key&gt;&lt;/foreign-keys&gt;&lt;ref-type name="Journal Article"&gt;17&lt;/ref-type&gt;&lt;contributors&gt;&lt;authors&gt;&lt;author&gt;Wurpts, I. C.&lt;/author&gt;&lt;author&gt;Geiser, C.&lt;/author&gt;&lt;/authors&gt;&lt;/contributors&gt;&lt;auth-address&gt;Department of Psychology, Arizona State University Tempe, AZ, USA.&amp;#xD;Department of Psychology, Utah State University Logan, UT, USA.&lt;/auth-address&gt;&lt;titles&gt;&lt;title&gt;Is adding more indicators to a latent class analysis beneficial or detrimental? Results of a Monte-Carlo study&lt;/title&gt;&lt;secondary-title&gt;Front Psychol&lt;/secondary-title&gt;&lt;/titles&gt;&lt;periodical&gt;&lt;full-title&gt;Front Psychol&lt;/full-title&gt;&lt;/periodical&gt;&lt;pages&gt;920&lt;/pages&gt;&lt;volume&gt;5&lt;/volume&gt;&lt;edition&gt;2014/09/06&lt;/edition&gt;&lt;keywords&gt;&lt;keyword&gt;covariates of class membership&lt;/keyword&gt;&lt;keyword&gt;latent class analysis&lt;/keyword&gt;&lt;keyword&gt;number and quality of indicators&lt;/keyword&gt;&lt;keyword&gt;sample size&lt;/keyword&gt;&lt;/keywords&gt;&lt;dates&gt;&lt;year&gt;2014&lt;/year&gt;&lt;/dates&gt;&lt;isbn&gt;1664-1078 (Print)&amp;#xD;1664-1078 (Linking)&lt;/isbn&gt;&lt;accession-num&gt;25191298&lt;/accession-num&gt;&lt;urls&gt;&lt;related-urls&gt;&lt;url&gt;https://www.ncbi.nlm.nih.gov/pubmed/25191298&lt;/url&gt;&lt;/related-urls&gt;&lt;/urls&gt;&lt;custom2&gt;PMC4140387&lt;/custom2&gt;&lt;electronic-resource-num&gt;10.3389/fpsyg.2014.00920&lt;/electronic-resource-num&gt;&lt;/record&gt;&lt;/Cite&gt;&lt;/EndNote&gt;</w:instrText>
      </w:r>
      <w:r w:rsidR="008B132D">
        <w:rPr>
          <w:lang w:val="en-US"/>
        </w:rPr>
        <w:fldChar w:fldCharType="separate"/>
      </w:r>
      <w:r w:rsidR="008B132D">
        <w:rPr>
          <w:noProof/>
          <w:lang w:val="en-US"/>
        </w:rPr>
        <w:t>(41)</w:t>
      </w:r>
      <w:r w:rsidR="008B132D">
        <w:rPr>
          <w:lang w:val="en-US"/>
        </w:rPr>
        <w:fldChar w:fldCharType="end"/>
      </w:r>
      <w:r w:rsidR="007C04E6" w:rsidRPr="00BB6B37">
        <w:rPr>
          <w:lang w:val="en-US"/>
        </w:rPr>
        <w:t xml:space="preserve"> Alternatively</w:t>
      </w:r>
      <w:r w:rsidR="007B7F29">
        <w:rPr>
          <w:lang w:val="en-US"/>
        </w:rPr>
        <w:t>,</w:t>
      </w:r>
      <w:r w:rsidR="007C04E6" w:rsidRPr="00BB6B37">
        <w:rPr>
          <w:lang w:val="en-US"/>
        </w:rPr>
        <w:t xml:space="preserve"> our findings may be the t</w:t>
      </w:r>
      <w:r w:rsidR="00187E58" w:rsidRPr="00BB6B37">
        <w:rPr>
          <w:lang w:val="en-US"/>
        </w:rPr>
        <w:t xml:space="preserve">rue effect i.e. homogenous preferences </w:t>
      </w:r>
      <w:r w:rsidR="001A25C3" w:rsidRPr="00BB6B37">
        <w:rPr>
          <w:lang w:val="en-US"/>
        </w:rPr>
        <w:t xml:space="preserve">which are </w:t>
      </w:r>
      <w:r w:rsidR="00187E58" w:rsidRPr="00BB6B37">
        <w:rPr>
          <w:lang w:val="en-US"/>
        </w:rPr>
        <w:t xml:space="preserve">not affected by </w:t>
      </w:r>
      <w:r w:rsidR="00984FD7" w:rsidRPr="00BB6B37">
        <w:rPr>
          <w:lang w:val="en-US"/>
        </w:rPr>
        <w:t xml:space="preserve">the </w:t>
      </w:r>
      <w:r w:rsidR="00187E58" w:rsidRPr="00BB6B37">
        <w:rPr>
          <w:lang w:val="en-US"/>
        </w:rPr>
        <w:t>observable sociodemographic characteristics</w:t>
      </w:r>
      <w:r w:rsidR="00984FD7" w:rsidRPr="00BB6B37">
        <w:rPr>
          <w:lang w:val="en-US"/>
        </w:rPr>
        <w:t xml:space="preserve"> tested in our analysis</w:t>
      </w:r>
      <w:r w:rsidR="007C04E6" w:rsidRPr="00BB6B37">
        <w:rPr>
          <w:lang w:val="en-US"/>
        </w:rPr>
        <w:t>. This i</w:t>
      </w:r>
      <w:r w:rsidR="001A25C3" w:rsidRPr="00BB6B37">
        <w:rPr>
          <w:lang w:val="en-US"/>
        </w:rPr>
        <w:t>mplies that the attributes were broadly appealing to MSM regardless of the observed traits</w:t>
      </w:r>
      <w:r w:rsidR="00984FD7" w:rsidRPr="00BB6B37">
        <w:rPr>
          <w:lang w:val="en-US"/>
        </w:rPr>
        <w:t xml:space="preserve"> included in the analysis</w:t>
      </w:r>
      <w:r w:rsidR="001A25C3" w:rsidRPr="00BB6B37">
        <w:rPr>
          <w:lang w:val="en-US"/>
        </w:rPr>
        <w:t xml:space="preserve">. </w:t>
      </w:r>
      <w:r w:rsidR="00A45FEC">
        <w:rPr>
          <w:lang w:val="en-US"/>
        </w:rPr>
        <w:t>Further psychometric market segment</w:t>
      </w:r>
      <w:r w:rsidR="003A6816">
        <w:rPr>
          <w:lang w:val="en-US"/>
        </w:rPr>
        <w:t>ation</w:t>
      </w:r>
      <w:r w:rsidR="00A45FEC">
        <w:rPr>
          <w:lang w:val="en-US"/>
        </w:rPr>
        <w:t xml:space="preserve"> may be </w:t>
      </w:r>
      <w:r w:rsidR="003A6816">
        <w:rPr>
          <w:lang w:val="en-US"/>
        </w:rPr>
        <w:t>helpful</w:t>
      </w:r>
      <w:r w:rsidR="00A45FEC">
        <w:rPr>
          <w:lang w:val="en-US"/>
        </w:rPr>
        <w:t xml:space="preserve"> to developing targeted delivery approaches.</w:t>
      </w:r>
      <w:r w:rsidR="0048381A">
        <w:rPr>
          <w:lang w:val="en-US"/>
        </w:rPr>
        <w:t xml:space="preserve"> Third, we randomized the attribute order within a choice set to avoid participants only paying attention </w:t>
      </w:r>
      <w:r w:rsidR="0048381A" w:rsidRPr="0048381A">
        <w:rPr>
          <w:lang w:val="en-US"/>
        </w:rPr>
        <w:t xml:space="preserve">to the first few attributes. </w:t>
      </w:r>
      <w:r w:rsidR="0048381A">
        <w:rPr>
          <w:lang w:val="en-US"/>
        </w:rPr>
        <w:t xml:space="preserve">However, this might </w:t>
      </w:r>
      <w:r w:rsidR="0048381A" w:rsidRPr="0048381A">
        <w:rPr>
          <w:lang w:val="en-US"/>
        </w:rPr>
        <w:t xml:space="preserve">affect the </w:t>
      </w:r>
      <w:r w:rsidR="0048381A" w:rsidRPr="00426BD8">
        <w:rPr>
          <w:color w:val="222222"/>
          <w:shd w:val="clear" w:color="auto" w:fill="FFFFFF"/>
        </w:rPr>
        <w:t>attentiveness of participants, lead to simplified heuristics utilized by participants, or respondent fatigue.</w:t>
      </w:r>
    </w:p>
    <w:p w14:paraId="46A83F8F" w14:textId="25566130" w:rsidR="007C04E6" w:rsidRDefault="007C04E6" w:rsidP="007C04E6">
      <w:pPr>
        <w:spacing w:line="480" w:lineRule="auto"/>
        <w:rPr>
          <w:lang w:val="en-US"/>
        </w:rPr>
      </w:pPr>
    </w:p>
    <w:p w14:paraId="7DDB334B" w14:textId="13E53192" w:rsidR="00C67C83" w:rsidRPr="00C67C83" w:rsidRDefault="00C67C83" w:rsidP="007C04E6">
      <w:pPr>
        <w:spacing w:line="480" w:lineRule="auto"/>
        <w:rPr>
          <w:b/>
          <w:bCs/>
          <w:lang w:val="en-US"/>
        </w:rPr>
      </w:pPr>
      <w:r>
        <w:rPr>
          <w:b/>
          <w:bCs/>
          <w:lang w:val="en-US"/>
        </w:rPr>
        <w:t>CONCLUSION</w:t>
      </w:r>
      <w:r w:rsidR="00D540E7">
        <w:rPr>
          <w:b/>
          <w:bCs/>
          <w:lang w:val="en-US"/>
        </w:rPr>
        <w:t>S</w:t>
      </w:r>
    </w:p>
    <w:p w14:paraId="3F9B2C96" w14:textId="4DAA9135" w:rsidR="00A67A64" w:rsidRPr="00BB6B37" w:rsidRDefault="00C67C83" w:rsidP="004C2A2B">
      <w:pPr>
        <w:spacing w:line="480" w:lineRule="auto"/>
        <w:rPr>
          <w:lang w:val="en-US"/>
        </w:rPr>
      </w:pPr>
      <w:r>
        <w:rPr>
          <w:lang w:val="en-US"/>
        </w:rPr>
        <w:lastRenderedPageBreak/>
        <w:t>W</w:t>
      </w:r>
      <w:r w:rsidR="00742F95" w:rsidRPr="00BB6B37">
        <w:rPr>
          <w:lang w:val="en-US"/>
        </w:rPr>
        <w:t xml:space="preserve">e </w:t>
      </w:r>
      <w:r w:rsidR="001F2A39" w:rsidRPr="00BB6B37">
        <w:rPr>
          <w:lang w:val="en-US"/>
        </w:rPr>
        <w:t xml:space="preserve">used </w:t>
      </w:r>
      <w:r w:rsidR="00742F95" w:rsidRPr="00BB6B37">
        <w:rPr>
          <w:lang w:val="en-US"/>
        </w:rPr>
        <w:t xml:space="preserve">a </w:t>
      </w:r>
      <w:r w:rsidR="008E790B" w:rsidRPr="00BB6B37">
        <w:rPr>
          <w:lang w:val="en-US"/>
        </w:rPr>
        <w:t>DCE</w:t>
      </w:r>
      <w:r w:rsidR="00F03439" w:rsidRPr="00BB6B37">
        <w:rPr>
          <w:lang w:val="en-US"/>
        </w:rPr>
        <w:t xml:space="preserve">, still a novel tool in </w:t>
      </w:r>
      <w:r w:rsidR="001A25C3" w:rsidRPr="00BB6B37">
        <w:rPr>
          <w:lang w:val="en-US"/>
        </w:rPr>
        <w:t>HIV research</w:t>
      </w:r>
      <w:r w:rsidR="00F03439" w:rsidRPr="00BB6B37">
        <w:rPr>
          <w:lang w:val="en-US"/>
        </w:rPr>
        <w:t>,</w:t>
      </w:r>
      <w:r w:rsidR="00742F95" w:rsidRPr="00BB6B37">
        <w:rPr>
          <w:lang w:val="en-US"/>
        </w:rPr>
        <w:t xml:space="preserve"> </w:t>
      </w:r>
      <w:r w:rsidR="001F2A39" w:rsidRPr="00BB6B37">
        <w:rPr>
          <w:lang w:val="en-US"/>
        </w:rPr>
        <w:t xml:space="preserve">to show </w:t>
      </w:r>
      <w:r w:rsidR="004C2A2B" w:rsidRPr="00BB6B37">
        <w:rPr>
          <w:lang w:val="en-US"/>
        </w:rPr>
        <w:t xml:space="preserve">how HIVST may be prioritized, packaged and implemented taking into account user preference heterogeneity. </w:t>
      </w:r>
      <w:r w:rsidR="00742F95" w:rsidRPr="00BB6B37">
        <w:rPr>
          <w:lang w:val="en-US"/>
        </w:rPr>
        <w:t xml:space="preserve">We </w:t>
      </w:r>
      <w:r w:rsidR="00370778" w:rsidRPr="00BB6B37">
        <w:rPr>
          <w:lang w:val="en-US"/>
        </w:rPr>
        <w:t>highlight</w:t>
      </w:r>
      <w:r w:rsidR="00742F95" w:rsidRPr="00BB6B37">
        <w:rPr>
          <w:lang w:val="en-US"/>
        </w:rPr>
        <w:t xml:space="preserve"> that HIVST has a role </w:t>
      </w:r>
      <w:r w:rsidR="00C27643">
        <w:rPr>
          <w:lang w:val="en-US"/>
        </w:rPr>
        <w:t xml:space="preserve">in increasing </w:t>
      </w:r>
      <w:r w:rsidR="00742F95" w:rsidRPr="00BB6B37">
        <w:rPr>
          <w:lang w:val="en-US"/>
        </w:rPr>
        <w:t xml:space="preserve">HIV testing </w:t>
      </w:r>
      <w:r w:rsidR="00C27643">
        <w:rPr>
          <w:lang w:val="en-US"/>
        </w:rPr>
        <w:t xml:space="preserve">among MSM </w:t>
      </w:r>
      <w:r w:rsidR="00742F95" w:rsidRPr="00BB6B37">
        <w:rPr>
          <w:lang w:val="en-US"/>
        </w:rPr>
        <w:t xml:space="preserve">and was </w:t>
      </w:r>
      <w:r w:rsidR="004C2A2B" w:rsidRPr="00BB6B37">
        <w:rPr>
          <w:lang w:val="en-US"/>
        </w:rPr>
        <w:t xml:space="preserve">particularly </w:t>
      </w:r>
      <w:r w:rsidR="00742F95" w:rsidRPr="00BB6B37">
        <w:rPr>
          <w:lang w:val="en-US"/>
        </w:rPr>
        <w:t xml:space="preserve">appealing to infrequent testers. We also </w:t>
      </w:r>
      <w:r w:rsidR="004C2A2B" w:rsidRPr="00BB6B37">
        <w:rPr>
          <w:lang w:val="en-US"/>
        </w:rPr>
        <w:t>demonstrate</w:t>
      </w:r>
      <w:r w:rsidR="00742F95" w:rsidRPr="00BB6B37">
        <w:rPr>
          <w:lang w:val="en-US"/>
        </w:rPr>
        <w:t xml:space="preserve"> </w:t>
      </w:r>
      <w:r w:rsidR="00B07EBE" w:rsidRPr="00BB6B37">
        <w:rPr>
          <w:lang w:val="en-US"/>
        </w:rPr>
        <w:t>the heterogeneity in how</w:t>
      </w:r>
      <w:r w:rsidR="00742F95" w:rsidRPr="00BB6B37">
        <w:rPr>
          <w:lang w:val="en-US"/>
        </w:rPr>
        <w:t xml:space="preserve"> </w:t>
      </w:r>
      <w:r w:rsidR="004C2A2B" w:rsidRPr="00BB6B37">
        <w:rPr>
          <w:lang w:val="en-US"/>
        </w:rPr>
        <w:t xml:space="preserve">men would like to access </w:t>
      </w:r>
      <w:r w:rsidR="00742F95" w:rsidRPr="00BB6B37">
        <w:rPr>
          <w:lang w:val="en-US"/>
        </w:rPr>
        <w:t xml:space="preserve">HIVST </w:t>
      </w:r>
      <w:r w:rsidR="004C2A2B" w:rsidRPr="00BB6B37">
        <w:rPr>
          <w:lang w:val="en-US"/>
        </w:rPr>
        <w:t xml:space="preserve">kits, with costs and location (e.g. purchasing online or off-the-shelf from pharmacies) as major drivers </w:t>
      </w:r>
      <w:r w:rsidR="00A45FEC">
        <w:rPr>
          <w:lang w:val="en-US"/>
        </w:rPr>
        <w:t>of</w:t>
      </w:r>
      <w:r w:rsidR="004C2A2B" w:rsidRPr="00BB6B37">
        <w:rPr>
          <w:lang w:val="en-US"/>
        </w:rPr>
        <w:t xml:space="preserve"> HIVST</w:t>
      </w:r>
      <w:r w:rsidR="00A45FEC">
        <w:rPr>
          <w:lang w:val="en-US"/>
        </w:rPr>
        <w:t xml:space="preserve"> use</w:t>
      </w:r>
      <w:r w:rsidR="004C2A2B" w:rsidRPr="00BB6B37">
        <w:rPr>
          <w:lang w:val="en-US"/>
        </w:rPr>
        <w:t xml:space="preserve">. </w:t>
      </w:r>
      <w:r w:rsidR="000D2AC8" w:rsidRPr="00BB6B37">
        <w:rPr>
          <w:lang w:val="en-US"/>
        </w:rPr>
        <w:t xml:space="preserve">We encourage wider use of </w:t>
      </w:r>
      <w:r w:rsidR="00742F95" w:rsidRPr="00BB6B37">
        <w:rPr>
          <w:lang w:val="en-US"/>
        </w:rPr>
        <w:t>DCEs particularly in the</w:t>
      </w:r>
      <w:r w:rsidR="00D00AE6" w:rsidRPr="00BB6B37">
        <w:rPr>
          <w:lang w:val="en-US"/>
        </w:rPr>
        <w:t xml:space="preserve"> early stages of </w:t>
      </w:r>
      <w:r w:rsidR="00FA0AD5">
        <w:rPr>
          <w:lang w:val="en-US"/>
        </w:rPr>
        <w:t>designing or choosing</w:t>
      </w:r>
      <w:r w:rsidR="00D00AE6" w:rsidRPr="00BB6B37">
        <w:rPr>
          <w:lang w:val="en-US"/>
        </w:rPr>
        <w:t xml:space="preserve"> a new product or service where there is uncertainty </w:t>
      </w:r>
      <w:r w:rsidR="00A4410F">
        <w:rPr>
          <w:lang w:val="en-US"/>
        </w:rPr>
        <w:t>about</w:t>
      </w:r>
      <w:r w:rsidR="00D00AE6" w:rsidRPr="00BB6B37">
        <w:rPr>
          <w:lang w:val="en-US"/>
        </w:rPr>
        <w:t xml:space="preserve"> potential usage or likely uptake.</w:t>
      </w:r>
      <w:r w:rsidR="004C2A2B" w:rsidRPr="00BB6B37">
        <w:rPr>
          <w:lang w:val="en-US"/>
        </w:rPr>
        <w:t xml:space="preserve"> </w:t>
      </w:r>
    </w:p>
    <w:p w14:paraId="3F0A55F4" w14:textId="77777777" w:rsidR="00187E58" w:rsidRPr="00BB6B37" w:rsidRDefault="00187E58" w:rsidP="00DC1525">
      <w:pPr>
        <w:spacing w:line="480" w:lineRule="auto"/>
        <w:rPr>
          <w:lang w:val="en-US"/>
        </w:rPr>
      </w:pPr>
    </w:p>
    <w:p w14:paraId="0A9034DB" w14:textId="2DB11BF2" w:rsidR="00A05FC0" w:rsidRPr="00BB6B37" w:rsidRDefault="002047AD" w:rsidP="00E9227D">
      <w:pPr>
        <w:spacing w:line="480" w:lineRule="auto"/>
        <w:rPr>
          <w:b/>
          <w:bCs/>
          <w:lang w:val="en-US"/>
        </w:rPr>
      </w:pPr>
      <w:r>
        <w:rPr>
          <w:b/>
          <w:bCs/>
          <w:lang w:val="en-US"/>
        </w:rPr>
        <w:t>Conflict</w:t>
      </w:r>
      <w:r w:rsidR="00857348" w:rsidRPr="00BB6B37">
        <w:rPr>
          <w:b/>
          <w:bCs/>
          <w:lang w:val="en-US"/>
        </w:rPr>
        <w:t xml:space="preserve"> of interest</w:t>
      </w:r>
      <w:r>
        <w:rPr>
          <w:b/>
          <w:bCs/>
          <w:lang w:val="en-US"/>
        </w:rPr>
        <w:t xml:space="preserve"> statement</w:t>
      </w:r>
    </w:p>
    <w:p w14:paraId="59486669" w14:textId="7CFD6538" w:rsidR="00857348" w:rsidRDefault="00857348" w:rsidP="00E9227D">
      <w:pPr>
        <w:spacing w:line="480" w:lineRule="auto"/>
        <w:rPr>
          <w:lang w:val="en-US"/>
        </w:rPr>
      </w:pPr>
      <w:r w:rsidRPr="00BB6B37">
        <w:rPr>
          <w:lang w:val="en-US"/>
        </w:rPr>
        <w:t>All authors state they do not have any competing interests.</w:t>
      </w:r>
    </w:p>
    <w:p w14:paraId="20211D1E" w14:textId="035882B7" w:rsidR="002047AD" w:rsidRDefault="002047AD" w:rsidP="00E9227D">
      <w:pPr>
        <w:spacing w:line="480" w:lineRule="auto"/>
        <w:rPr>
          <w:lang w:val="en-US"/>
        </w:rPr>
      </w:pPr>
    </w:p>
    <w:p w14:paraId="3D9D7579" w14:textId="306DAB02" w:rsidR="007F65CB" w:rsidRPr="00D81EC2" w:rsidRDefault="007F65CB" w:rsidP="00E9227D">
      <w:pPr>
        <w:spacing w:line="480" w:lineRule="auto"/>
        <w:rPr>
          <w:b/>
        </w:rPr>
      </w:pPr>
      <w:r w:rsidRPr="00D81EC2">
        <w:rPr>
          <w:b/>
        </w:rPr>
        <w:t>Acknowledgement</w:t>
      </w:r>
      <w:r>
        <w:rPr>
          <w:b/>
        </w:rPr>
        <w:t xml:space="preserve">s </w:t>
      </w:r>
    </w:p>
    <w:p w14:paraId="5CB0789A" w14:textId="3C69B6CF" w:rsidR="007F65CB" w:rsidRPr="00D81EC2" w:rsidRDefault="007F65CB" w:rsidP="00E9227D">
      <w:pPr>
        <w:spacing w:line="480" w:lineRule="auto"/>
      </w:pPr>
      <w:r w:rsidRPr="00D81EC2">
        <w:t>We thank all men who participated in the study.</w:t>
      </w:r>
      <w:r>
        <w:t xml:space="preserve"> </w:t>
      </w:r>
    </w:p>
    <w:p w14:paraId="790F8E06" w14:textId="77777777" w:rsidR="007F65CB" w:rsidRPr="00D81EC2" w:rsidRDefault="007F65CB" w:rsidP="00E9227D">
      <w:pPr>
        <w:spacing w:line="480" w:lineRule="auto"/>
      </w:pPr>
    </w:p>
    <w:p w14:paraId="64C87377" w14:textId="77777777" w:rsidR="007F65CB" w:rsidRPr="00D81EC2" w:rsidRDefault="007F65CB" w:rsidP="00E9227D">
      <w:pPr>
        <w:spacing w:line="480" w:lineRule="auto"/>
        <w:rPr>
          <w:b/>
        </w:rPr>
      </w:pPr>
      <w:r w:rsidRPr="00D81EC2">
        <w:rPr>
          <w:b/>
        </w:rPr>
        <w:t>Authors’ contributions</w:t>
      </w:r>
    </w:p>
    <w:p w14:paraId="498DB478" w14:textId="18632066" w:rsidR="00857348" w:rsidRDefault="007F65CB" w:rsidP="00E9227D">
      <w:pPr>
        <w:spacing w:line="480" w:lineRule="auto"/>
      </w:pPr>
      <w:r w:rsidRPr="00D81EC2">
        <w:t xml:space="preserve">JJO, </w:t>
      </w:r>
      <w:r>
        <w:t>RG, MJ, RL, DS, FTP</w:t>
      </w:r>
      <w:r w:rsidRPr="00D81EC2">
        <w:t xml:space="preserve"> contributed to the conception and design of the study.  </w:t>
      </w:r>
      <w:r>
        <w:t xml:space="preserve">KS and MJ </w:t>
      </w:r>
      <w:r w:rsidRPr="00D81EC2">
        <w:t xml:space="preserve">provided oversight for data collection. </w:t>
      </w:r>
      <w:r>
        <w:t>CKF, AM, AH, KJ, and EPFC</w:t>
      </w:r>
      <w:r w:rsidRPr="00D81EC2">
        <w:t xml:space="preserve"> assisted in the data collection. JJO</w:t>
      </w:r>
      <w:r>
        <w:t xml:space="preserve"> </w:t>
      </w:r>
      <w:r w:rsidRPr="00D81EC2">
        <w:t>analysed the data and drafted the paper. All authors revised the manuscript and approved the final version to be published.</w:t>
      </w:r>
    </w:p>
    <w:p w14:paraId="5C512FC4" w14:textId="07790B12" w:rsidR="00DC1525" w:rsidRPr="00BB6B37" w:rsidRDefault="00DC1525">
      <w:pPr>
        <w:rPr>
          <w:b/>
          <w:lang w:val="en-US"/>
        </w:rPr>
      </w:pPr>
    </w:p>
    <w:p w14:paraId="31A259AE" w14:textId="77777777" w:rsidR="00E0175A" w:rsidRPr="00BB6B37" w:rsidRDefault="00DC1525" w:rsidP="00284C77">
      <w:pPr>
        <w:spacing w:line="480" w:lineRule="auto"/>
        <w:rPr>
          <w:b/>
          <w:lang w:val="en-US"/>
        </w:rPr>
      </w:pPr>
      <w:r w:rsidRPr="00BB6B37">
        <w:rPr>
          <w:b/>
          <w:lang w:val="en-US"/>
        </w:rPr>
        <w:t>REFERENCES</w:t>
      </w:r>
    </w:p>
    <w:p w14:paraId="5C226DDC" w14:textId="77777777" w:rsidR="00426BD8" w:rsidRPr="00426BD8" w:rsidRDefault="00746265" w:rsidP="00426BD8">
      <w:pPr>
        <w:pStyle w:val="EndNoteBibliography"/>
        <w:rPr>
          <w:noProof/>
        </w:rPr>
      </w:pPr>
      <w:r w:rsidRPr="00BB6B37">
        <w:rPr>
          <w:rFonts w:ascii="Times New Roman" w:hAnsi="Times New Roman" w:cs="Times New Roman"/>
          <w:lang w:val="en-US"/>
        </w:rPr>
        <w:fldChar w:fldCharType="begin"/>
      </w:r>
      <w:r w:rsidRPr="00BB6B37">
        <w:rPr>
          <w:rFonts w:ascii="Times New Roman" w:hAnsi="Times New Roman" w:cs="Times New Roman"/>
          <w:lang w:val="en-US"/>
        </w:rPr>
        <w:instrText xml:space="preserve"> ADDIN EN.REFLIST </w:instrText>
      </w:r>
      <w:r w:rsidRPr="00BB6B37">
        <w:rPr>
          <w:rFonts w:ascii="Times New Roman" w:hAnsi="Times New Roman" w:cs="Times New Roman"/>
          <w:lang w:val="en-US"/>
        </w:rPr>
        <w:fldChar w:fldCharType="separate"/>
      </w:r>
      <w:r w:rsidR="00426BD8" w:rsidRPr="00426BD8">
        <w:rPr>
          <w:noProof/>
        </w:rPr>
        <w:t>1.</w:t>
      </w:r>
      <w:r w:rsidR="00426BD8" w:rsidRPr="00426BD8">
        <w:rPr>
          <w:noProof/>
        </w:rPr>
        <w:tab/>
        <w:t>UNAIDS. Global AIDS Update 2018. Miles to go. Closing gaps, breaking barriers, righting injustices.</w:t>
      </w:r>
    </w:p>
    <w:p w14:paraId="5C9A8968" w14:textId="77777777" w:rsidR="00426BD8" w:rsidRPr="00426BD8" w:rsidRDefault="00426BD8" w:rsidP="00426BD8">
      <w:pPr>
        <w:pStyle w:val="EndNoteBibliography"/>
        <w:rPr>
          <w:noProof/>
        </w:rPr>
      </w:pPr>
      <w:r w:rsidRPr="00426BD8">
        <w:rPr>
          <w:noProof/>
        </w:rPr>
        <w:t>2.</w:t>
      </w:r>
      <w:r w:rsidRPr="00426BD8">
        <w:rPr>
          <w:noProof/>
        </w:rPr>
        <w:tab/>
        <w:t>UNAIDS 2018. Knowledge is power. Know your status, know your viral load.</w:t>
      </w:r>
    </w:p>
    <w:p w14:paraId="6B011DC0" w14:textId="77777777" w:rsidR="00426BD8" w:rsidRPr="00426BD8" w:rsidRDefault="00426BD8" w:rsidP="00426BD8">
      <w:pPr>
        <w:pStyle w:val="EndNoteBibliography"/>
        <w:rPr>
          <w:noProof/>
        </w:rPr>
      </w:pPr>
      <w:r w:rsidRPr="00426BD8">
        <w:rPr>
          <w:noProof/>
        </w:rPr>
        <w:t>3.</w:t>
      </w:r>
      <w:r w:rsidRPr="00426BD8">
        <w:rPr>
          <w:noProof/>
        </w:rPr>
        <w:tab/>
        <w:t>National Centre for HIV/AIDS, Viral Hepatitis, STD, and TB Prevention. HIV surveillance report Volume 23, Number 1. Estimated HIV incidence and prevalence in the United States 2010-2015.</w:t>
      </w:r>
    </w:p>
    <w:p w14:paraId="410A124C" w14:textId="77777777" w:rsidR="00426BD8" w:rsidRPr="00426BD8" w:rsidRDefault="00426BD8" w:rsidP="00426BD8">
      <w:pPr>
        <w:pStyle w:val="EndNoteBibliography"/>
        <w:rPr>
          <w:noProof/>
        </w:rPr>
      </w:pPr>
      <w:r w:rsidRPr="00426BD8">
        <w:rPr>
          <w:noProof/>
        </w:rPr>
        <w:lastRenderedPageBreak/>
        <w:t>4.</w:t>
      </w:r>
      <w:r w:rsidRPr="00426BD8">
        <w:rPr>
          <w:noProof/>
        </w:rPr>
        <w:tab/>
        <w:t>Gray RT, Wilson DP, Guy RJ, et al. Undiagnosed HIV infections among gay and bisexual men increasingly contribute to new infections in Australia. J Int AIDS Soc. 2018; 21: e25104.</w:t>
      </w:r>
    </w:p>
    <w:p w14:paraId="7B7409B4" w14:textId="77777777" w:rsidR="00426BD8" w:rsidRPr="00426BD8" w:rsidRDefault="00426BD8" w:rsidP="00426BD8">
      <w:pPr>
        <w:pStyle w:val="EndNoteBibliography"/>
        <w:rPr>
          <w:noProof/>
        </w:rPr>
      </w:pPr>
      <w:r w:rsidRPr="00426BD8">
        <w:rPr>
          <w:noProof/>
        </w:rPr>
        <w:t>5.</w:t>
      </w:r>
      <w:r w:rsidRPr="00426BD8">
        <w:rPr>
          <w:noProof/>
        </w:rPr>
        <w:tab/>
        <w:t>Deblonde J, De Koker P, Hamers FF, et al. Barriers to HIV testing in Europe: a systematic review. Eur J Public Health. 2010; 20: 422-32.</w:t>
      </w:r>
    </w:p>
    <w:p w14:paraId="7AE53084" w14:textId="77777777" w:rsidR="00426BD8" w:rsidRPr="00426BD8" w:rsidRDefault="00426BD8" w:rsidP="00426BD8">
      <w:pPr>
        <w:pStyle w:val="EndNoteBibliography"/>
        <w:rPr>
          <w:noProof/>
        </w:rPr>
      </w:pPr>
      <w:r w:rsidRPr="00426BD8">
        <w:rPr>
          <w:noProof/>
        </w:rPr>
        <w:t>6.</w:t>
      </w:r>
      <w:r w:rsidRPr="00426BD8">
        <w:rPr>
          <w:noProof/>
        </w:rPr>
        <w:tab/>
        <w:t>Conway DP, Holt M, Couldwell DL, et al. Barriers to HIV testing and characteristics associated with never testing among gay and bisexual men attending sexual health clinics in Sydney. J Int AIDS Soc. 2015; 18: 20221.</w:t>
      </w:r>
    </w:p>
    <w:p w14:paraId="4E87BF50" w14:textId="77777777" w:rsidR="00426BD8" w:rsidRPr="00426BD8" w:rsidRDefault="00426BD8" w:rsidP="00426BD8">
      <w:pPr>
        <w:pStyle w:val="EndNoteBibliography"/>
        <w:rPr>
          <w:noProof/>
        </w:rPr>
      </w:pPr>
      <w:r w:rsidRPr="00426BD8">
        <w:rPr>
          <w:noProof/>
        </w:rPr>
        <w:t>7.</w:t>
      </w:r>
      <w:r w:rsidRPr="00426BD8">
        <w:rPr>
          <w:noProof/>
        </w:rPr>
        <w:tab/>
        <w:t>Prestage G, Brown G, Keen P. Barriers to HIV testing among Australian gay men. Sex Health. 2012; 9: 453-8.</w:t>
      </w:r>
    </w:p>
    <w:p w14:paraId="051B1E63" w14:textId="77777777" w:rsidR="00426BD8" w:rsidRPr="00426BD8" w:rsidRDefault="00426BD8" w:rsidP="00426BD8">
      <w:pPr>
        <w:pStyle w:val="EndNoteBibliography"/>
        <w:rPr>
          <w:noProof/>
        </w:rPr>
      </w:pPr>
      <w:r w:rsidRPr="00426BD8">
        <w:rPr>
          <w:noProof/>
        </w:rPr>
        <w:t>8.</w:t>
      </w:r>
      <w:r w:rsidRPr="00426BD8">
        <w:rPr>
          <w:noProof/>
        </w:rPr>
        <w:tab/>
        <w:t>World Health Organization.  Guidelines on HIV self-testing and partner notification.  December 2016.</w:t>
      </w:r>
    </w:p>
    <w:p w14:paraId="2A8AE700" w14:textId="77777777" w:rsidR="00426BD8" w:rsidRPr="00426BD8" w:rsidRDefault="00426BD8" w:rsidP="00426BD8">
      <w:pPr>
        <w:pStyle w:val="EndNoteBibliography"/>
        <w:rPr>
          <w:noProof/>
        </w:rPr>
      </w:pPr>
      <w:r w:rsidRPr="00426BD8">
        <w:rPr>
          <w:noProof/>
        </w:rPr>
        <w:t>9.</w:t>
      </w:r>
      <w:r w:rsidRPr="00426BD8">
        <w:rPr>
          <w:noProof/>
        </w:rPr>
        <w:tab/>
        <w:t>Jamil MS, Prestage G, Fairley CK, et al. Effect of availability of HIV self-testing on HIV testing frequency in gay and bisexual men at high risk of infection (FORTH): a waiting-list randomised controlled trial. Lancet HIV. 2017; 4: e241-e50.</w:t>
      </w:r>
    </w:p>
    <w:p w14:paraId="04890C8F" w14:textId="77777777" w:rsidR="00426BD8" w:rsidRPr="00426BD8" w:rsidRDefault="00426BD8" w:rsidP="00426BD8">
      <w:pPr>
        <w:pStyle w:val="EndNoteBibliography"/>
        <w:rPr>
          <w:noProof/>
        </w:rPr>
      </w:pPr>
      <w:r w:rsidRPr="00426BD8">
        <w:rPr>
          <w:noProof/>
        </w:rPr>
        <w:t>10.</w:t>
      </w:r>
      <w:r w:rsidRPr="00426BD8">
        <w:rPr>
          <w:noProof/>
        </w:rPr>
        <w:tab/>
        <w:t>Katz DA, Golden MR, Hughes JP, et al. HIV Self-Testing Increases HIV Testing Frequency in High-Risk Men Who Have Sex With Men: A Randomized Controlled Trial. J Acquir Immune Defic Syndr. 2018; 78: 505-12.</w:t>
      </w:r>
    </w:p>
    <w:p w14:paraId="28DB42C9" w14:textId="77777777" w:rsidR="00426BD8" w:rsidRPr="00426BD8" w:rsidRDefault="00426BD8" w:rsidP="00426BD8">
      <w:pPr>
        <w:pStyle w:val="EndNoteBibliography"/>
        <w:rPr>
          <w:noProof/>
        </w:rPr>
      </w:pPr>
      <w:r w:rsidRPr="00426BD8">
        <w:rPr>
          <w:noProof/>
        </w:rPr>
        <w:t>11.</w:t>
      </w:r>
      <w:r w:rsidRPr="00426BD8">
        <w:rPr>
          <w:noProof/>
        </w:rPr>
        <w:tab/>
        <w:t>Medland NA, Chow EPF, Read THR, et al. Incident HIV infection has fallen rapidly in men who have sex with men in Melbourne, Australia (2013-2017) but not in the newly-arrived Asian-born. BMC Infect Dis. 2018; 18: 410.</w:t>
      </w:r>
    </w:p>
    <w:p w14:paraId="0A920995" w14:textId="77777777" w:rsidR="00426BD8" w:rsidRPr="00426BD8" w:rsidRDefault="00426BD8" w:rsidP="00426BD8">
      <w:pPr>
        <w:pStyle w:val="EndNoteBibliography"/>
        <w:rPr>
          <w:noProof/>
        </w:rPr>
      </w:pPr>
      <w:r w:rsidRPr="00426BD8">
        <w:rPr>
          <w:noProof/>
        </w:rPr>
        <w:t>12.</w:t>
      </w:r>
      <w:r w:rsidRPr="00426BD8">
        <w:rPr>
          <w:noProof/>
        </w:rPr>
        <w:tab/>
        <w:t>Chapin-Bardales J, Schmidt AJ, Guy RJ, et al. Trends in human immunodeficiency virus diagnoses among men who have sex with men in North America, Western Europe, and Australia, 2000-2014. Ann Epidemiol. 2018; 28: 874-80.</w:t>
      </w:r>
    </w:p>
    <w:p w14:paraId="0EAF1395" w14:textId="77777777" w:rsidR="00426BD8" w:rsidRPr="00426BD8" w:rsidRDefault="00426BD8" w:rsidP="00426BD8">
      <w:pPr>
        <w:pStyle w:val="EndNoteBibliography"/>
        <w:rPr>
          <w:noProof/>
        </w:rPr>
      </w:pPr>
      <w:r w:rsidRPr="00426BD8">
        <w:rPr>
          <w:noProof/>
        </w:rPr>
        <w:t>13.</w:t>
      </w:r>
      <w:r w:rsidRPr="00426BD8">
        <w:rPr>
          <w:noProof/>
        </w:rPr>
        <w:tab/>
        <w:t>The World health Organization.  How to conduct a discrete choice experiment for health workforce recruitment and retention in remote and rural areas: a user guide with case studies.</w:t>
      </w:r>
    </w:p>
    <w:p w14:paraId="3AB4926B" w14:textId="77777777" w:rsidR="00426BD8" w:rsidRPr="00426BD8" w:rsidRDefault="00426BD8" w:rsidP="00426BD8">
      <w:pPr>
        <w:pStyle w:val="EndNoteBibliography"/>
        <w:rPr>
          <w:noProof/>
        </w:rPr>
      </w:pPr>
      <w:r w:rsidRPr="00426BD8">
        <w:rPr>
          <w:noProof/>
        </w:rPr>
        <w:t>14.</w:t>
      </w:r>
      <w:r w:rsidRPr="00426BD8">
        <w:rPr>
          <w:noProof/>
        </w:rPr>
        <w:tab/>
        <w:t>Clark MD, Determann D, Petrou S, et al. Discrete choice experiments in health economics: a review of the literature. Pharmacoeconomics. 2014; 32: 883-902.</w:t>
      </w:r>
    </w:p>
    <w:p w14:paraId="6FDFE2EE" w14:textId="77777777" w:rsidR="00426BD8" w:rsidRPr="00426BD8" w:rsidRDefault="00426BD8" w:rsidP="00426BD8">
      <w:pPr>
        <w:pStyle w:val="EndNoteBibliography"/>
        <w:rPr>
          <w:noProof/>
        </w:rPr>
      </w:pPr>
      <w:r w:rsidRPr="00426BD8">
        <w:rPr>
          <w:noProof/>
        </w:rPr>
        <w:t>15.</w:t>
      </w:r>
      <w:r w:rsidRPr="00426BD8">
        <w:rPr>
          <w:noProof/>
        </w:rPr>
        <w:tab/>
        <w:t>Sibanda EL, d'Elbee M, Maringwa G, et al. Applying user preferences to optimize the contribution of HIV self-testing to reaching the "first 90" target of UNAIDS Fast-track strategy: results from discrete choice experiments in Zimbabwe. J Int AIDS Soc. 2019; 22 Suppl 1: e25245.</w:t>
      </w:r>
    </w:p>
    <w:p w14:paraId="2DB8251C" w14:textId="77777777" w:rsidR="00426BD8" w:rsidRPr="00426BD8" w:rsidRDefault="00426BD8" w:rsidP="00426BD8">
      <w:pPr>
        <w:pStyle w:val="EndNoteBibliography"/>
        <w:rPr>
          <w:noProof/>
        </w:rPr>
      </w:pPr>
      <w:r w:rsidRPr="00426BD8">
        <w:rPr>
          <w:noProof/>
        </w:rPr>
        <w:t>16.</w:t>
      </w:r>
      <w:r w:rsidRPr="00426BD8">
        <w:rPr>
          <w:noProof/>
        </w:rPr>
        <w:tab/>
        <w:t>Ostermann J, Njau B, Mtuy T, et al. One size does not fit all: HIV testing preferences differ among high-risk groups in Northern Tanzania. AIDS Care. 2015; 27: 595-603.</w:t>
      </w:r>
    </w:p>
    <w:p w14:paraId="3567EFF8" w14:textId="77777777" w:rsidR="00426BD8" w:rsidRPr="00426BD8" w:rsidRDefault="00426BD8" w:rsidP="00426BD8">
      <w:pPr>
        <w:pStyle w:val="EndNoteBibliography"/>
        <w:rPr>
          <w:noProof/>
        </w:rPr>
      </w:pPr>
      <w:r w:rsidRPr="00426BD8">
        <w:rPr>
          <w:noProof/>
        </w:rPr>
        <w:t>17.</w:t>
      </w:r>
      <w:r w:rsidRPr="00426BD8">
        <w:rPr>
          <w:noProof/>
        </w:rPr>
        <w:tab/>
        <w:t>Michaels-Igbokwe C, Lagarde M, Cairns J, et al. Designing a package of sexual and reproductive health and HIV outreach services to meet the heterogeneous preferences of young people in Malawi: results from a discrete choice experiment. Health Econ Rev. 2015; 5: 9.</w:t>
      </w:r>
    </w:p>
    <w:p w14:paraId="607FE72A" w14:textId="77777777" w:rsidR="00426BD8" w:rsidRPr="00426BD8" w:rsidRDefault="00426BD8" w:rsidP="00426BD8">
      <w:pPr>
        <w:pStyle w:val="EndNoteBibliography"/>
        <w:rPr>
          <w:noProof/>
        </w:rPr>
      </w:pPr>
      <w:r w:rsidRPr="00426BD8">
        <w:rPr>
          <w:noProof/>
        </w:rPr>
        <w:t>18.</w:t>
      </w:r>
      <w:r w:rsidRPr="00426BD8">
        <w:rPr>
          <w:noProof/>
        </w:rPr>
        <w:tab/>
        <w:t>Bristow CC, Lee SJ, Severe L, et al. Attributes of diagnostic tests to increase uptake of dual testing for syphilis and HIV in Port-au-Prince, Haiti. Int J STD AIDS. 2017; 28: 259-64.</w:t>
      </w:r>
    </w:p>
    <w:p w14:paraId="3845CF61" w14:textId="77777777" w:rsidR="00426BD8" w:rsidRPr="00426BD8" w:rsidRDefault="00426BD8" w:rsidP="00426BD8">
      <w:pPr>
        <w:pStyle w:val="EndNoteBibliography"/>
        <w:rPr>
          <w:noProof/>
        </w:rPr>
      </w:pPr>
      <w:r w:rsidRPr="00426BD8">
        <w:rPr>
          <w:noProof/>
        </w:rPr>
        <w:t>19.</w:t>
      </w:r>
      <w:r w:rsidRPr="00426BD8">
        <w:rPr>
          <w:noProof/>
        </w:rPr>
        <w:tab/>
        <w:t>Bristow CC, Kojima N, Lee SJ, et al. HIV and syphilis testing preferences among men who have sex with men and among transgender women in Lima, Peru. PLoS One. 2018; 13: e0206204.</w:t>
      </w:r>
    </w:p>
    <w:p w14:paraId="3EDDDAE9" w14:textId="77777777" w:rsidR="00426BD8" w:rsidRPr="00426BD8" w:rsidRDefault="00426BD8" w:rsidP="00426BD8">
      <w:pPr>
        <w:pStyle w:val="EndNoteBibliography"/>
        <w:rPr>
          <w:noProof/>
        </w:rPr>
      </w:pPr>
      <w:r w:rsidRPr="00426BD8">
        <w:rPr>
          <w:noProof/>
        </w:rPr>
        <w:t>20.</w:t>
      </w:r>
      <w:r w:rsidRPr="00426BD8">
        <w:rPr>
          <w:noProof/>
        </w:rPr>
        <w:tab/>
        <w:t>Strauss M, George G, Lansdell E, et al. HIV testing preferences among long distance truck drivers in Kenya: a discrete choice experiment. AIDS Care. 2018; 30: 72-80.</w:t>
      </w:r>
    </w:p>
    <w:p w14:paraId="1A0140D4" w14:textId="77777777" w:rsidR="00426BD8" w:rsidRPr="00426BD8" w:rsidRDefault="00426BD8" w:rsidP="00426BD8">
      <w:pPr>
        <w:pStyle w:val="EndNoteBibliography"/>
        <w:rPr>
          <w:noProof/>
        </w:rPr>
      </w:pPr>
      <w:r w:rsidRPr="00426BD8">
        <w:rPr>
          <w:noProof/>
        </w:rPr>
        <w:lastRenderedPageBreak/>
        <w:t>21.</w:t>
      </w:r>
      <w:r w:rsidRPr="00426BD8">
        <w:rPr>
          <w:noProof/>
        </w:rPr>
        <w:tab/>
        <w:t>Zanolini A, Chipungu J, Vinikoor MJ, et al. HIV Self-Testing in Lusaka Province, Zambia: Acceptability, Comprehension of Testing Instructions, and Individual Preferences for Self-Test Kit Distribution in a Population-Based Sample of Adolescents and Adults. AIDS Res Hum Retroviruses. 2018; 34: 254-60.</w:t>
      </w:r>
    </w:p>
    <w:p w14:paraId="6B2B3BBB" w14:textId="77777777" w:rsidR="00426BD8" w:rsidRPr="00426BD8" w:rsidRDefault="00426BD8" w:rsidP="00426BD8">
      <w:pPr>
        <w:pStyle w:val="EndNoteBibliography"/>
        <w:rPr>
          <w:noProof/>
        </w:rPr>
      </w:pPr>
      <w:r w:rsidRPr="00426BD8">
        <w:rPr>
          <w:noProof/>
        </w:rPr>
        <w:t>22.</w:t>
      </w:r>
      <w:r w:rsidRPr="00426BD8">
        <w:rPr>
          <w:noProof/>
        </w:rPr>
        <w:tab/>
        <w:t>Strauss M, George GL, Rhodes BD. Determining Preferences Related to HIV Counselling and Testing Services Among High School Learners in KwaZulu-Natal: A Discrete Choice Experiment. AIDS Behav. 2018; 22: 64-76.</w:t>
      </w:r>
    </w:p>
    <w:p w14:paraId="728294D8" w14:textId="77777777" w:rsidR="00426BD8" w:rsidRPr="00426BD8" w:rsidRDefault="00426BD8" w:rsidP="00426BD8">
      <w:pPr>
        <w:pStyle w:val="EndNoteBibliography"/>
        <w:rPr>
          <w:noProof/>
        </w:rPr>
      </w:pPr>
      <w:r w:rsidRPr="00426BD8">
        <w:rPr>
          <w:noProof/>
        </w:rPr>
        <w:t>23.</w:t>
      </w:r>
      <w:r w:rsidRPr="00426BD8">
        <w:rPr>
          <w:noProof/>
        </w:rPr>
        <w:tab/>
        <w:t>Strauss M, George G, Mantell JE, et al. Stated and revealed preferences for HIV testing: can oral self-testing help to increase uptake amongst truck drivers in Kenya? BMC Public Health. 2018; 18: 1231.</w:t>
      </w:r>
    </w:p>
    <w:p w14:paraId="6F2137AE" w14:textId="77777777" w:rsidR="00426BD8" w:rsidRPr="00426BD8" w:rsidRDefault="00426BD8" w:rsidP="00426BD8">
      <w:pPr>
        <w:pStyle w:val="EndNoteBibliography"/>
        <w:rPr>
          <w:noProof/>
        </w:rPr>
      </w:pPr>
      <w:r w:rsidRPr="00426BD8">
        <w:rPr>
          <w:noProof/>
        </w:rPr>
        <w:t>24.</w:t>
      </w:r>
      <w:r w:rsidRPr="00426BD8">
        <w:rPr>
          <w:noProof/>
        </w:rPr>
        <w:tab/>
        <w:t>Ostermann J, Njau B, Brown DS, et al. Heterogeneous HIV testing preferences in an urban setting in Tanzania: results from a discrete choice experiment. PLoS One. 2014; 9: e92100.</w:t>
      </w:r>
    </w:p>
    <w:p w14:paraId="67940FA0" w14:textId="77777777" w:rsidR="00426BD8" w:rsidRPr="00426BD8" w:rsidRDefault="00426BD8" w:rsidP="00426BD8">
      <w:pPr>
        <w:pStyle w:val="EndNoteBibliography"/>
        <w:rPr>
          <w:noProof/>
        </w:rPr>
      </w:pPr>
      <w:r w:rsidRPr="00426BD8">
        <w:rPr>
          <w:noProof/>
        </w:rPr>
        <w:t>25.</w:t>
      </w:r>
      <w:r w:rsidRPr="00426BD8">
        <w:rPr>
          <w:noProof/>
        </w:rPr>
        <w:tab/>
        <w:t>Indravudh PP, Sibanda EL, d'Elbee M, et al. 'I will choose when to test, where I want to test': investigating young people's preferences for HIV self-testing in Malawi and Zimbabwe. AIDS. 2017; 31 Suppl 3: S203-S12.</w:t>
      </w:r>
    </w:p>
    <w:p w14:paraId="629811C9" w14:textId="77777777" w:rsidR="00426BD8" w:rsidRPr="00426BD8" w:rsidRDefault="00426BD8" w:rsidP="00426BD8">
      <w:pPr>
        <w:pStyle w:val="EndNoteBibliography"/>
        <w:rPr>
          <w:noProof/>
        </w:rPr>
      </w:pPr>
      <w:r w:rsidRPr="00426BD8">
        <w:rPr>
          <w:noProof/>
        </w:rPr>
        <w:t>26.</w:t>
      </w:r>
      <w:r w:rsidRPr="00426BD8">
        <w:rPr>
          <w:noProof/>
        </w:rPr>
        <w:tab/>
        <w:t>Pan SW, Durvasula M, Ong JJ, et al. No Place Like Home? Disentangling Preferences for HIV Testing Locations and Services Among Men Who Have Sex with Men in China. AIDS Behav. 2019; 23: 847-59.</w:t>
      </w:r>
    </w:p>
    <w:p w14:paraId="56B73F7B" w14:textId="77777777" w:rsidR="00426BD8" w:rsidRPr="00426BD8" w:rsidRDefault="00426BD8" w:rsidP="00426BD8">
      <w:pPr>
        <w:pStyle w:val="EndNoteBibliography"/>
        <w:rPr>
          <w:noProof/>
        </w:rPr>
      </w:pPr>
      <w:r w:rsidRPr="00426BD8">
        <w:rPr>
          <w:noProof/>
        </w:rPr>
        <w:t>27.</w:t>
      </w:r>
      <w:r w:rsidRPr="00426BD8">
        <w:rPr>
          <w:noProof/>
        </w:rPr>
        <w:tab/>
        <w:t>Zanolini A, Sikombe K, Sikazwe I, et al. Understanding preferences for HIV care and treatment in Zambia: Evidence from a discrete choice experiment among patients who have been lost to follow-up. PLoS Med. 2018; 15: e1002636.</w:t>
      </w:r>
    </w:p>
    <w:p w14:paraId="37C8C1DA" w14:textId="77777777" w:rsidR="00426BD8" w:rsidRPr="00426BD8" w:rsidRDefault="00426BD8" w:rsidP="00426BD8">
      <w:pPr>
        <w:pStyle w:val="EndNoteBibliography"/>
        <w:rPr>
          <w:noProof/>
        </w:rPr>
      </w:pPr>
      <w:r w:rsidRPr="00426BD8">
        <w:rPr>
          <w:noProof/>
        </w:rPr>
        <w:t>28.</w:t>
      </w:r>
      <w:r w:rsidRPr="00426BD8">
        <w:rPr>
          <w:noProof/>
        </w:rPr>
        <w:tab/>
        <w:t>d'Elbee M, Indravudh PP, Mwenge L, et al. Preferences for linkage to HIV care services following a reactive self-test: discrete choice experiments in Malawi and Zambia. AIDS. 2018; 32: 2043-49.</w:t>
      </w:r>
    </w:p>
    <w:p w14:paraId="3C559D41" w14:textId="77777777" w:rsidR="00426BD8" w:rsidRPr="00426BD8" w:rsidRDefault="00426BD8" w:rsidP="00426BD8">
      <w:pPr>
        <w:pStyle w:val="EndNoteBibliography"/>
        <w:rPr>
          <w:noProof/>
        </w:rPr>
      </w:pPr>
      <w:r w:rsidRPr="00426BD8">
        <w:rPr>
          <w:noProof/>
        </w:rPr>
        <w:t>29.</w:t>
      </w:r>
      <w:r w:rsidRPr="00426BD8">
        <w:rPr>
          <w:noProof/>
        </w:rPr>
        <w:tab/>
        <w:t>Phillips KA, Maddala T, Johnson FR. Measuring preferences for health care interventions using conjoint analysis: an application to HIV testing. Health Serv Res. 2002; 37: 1681-705.</w:t>
      </w:r>
    </w:p>
    <w:p w14:paraId="011D0DAE" w14:textId="77777777" w:rsidR="00426BD8" w:rsidRPr="00426BD8" w:rsidRDefault="00426BD8" w:rsidP="00426BD8">
      <w:pPr>
        <w:pStyle w:val="EndNoteBibliography"/>
        <w:rPr>
          <w:noProof/>
        </w:rPr>
      </w:pPr>
      <w:r w:rsidRPr="00426BD8">
        <w:rPr>
          <w:noProof/>
        </w:rPr>
        <w:t>30.</w:t>
      </w:r>
      <w:r w:rsidRPr="00426BD8">
        <w:rPr>
          <w:noProof/>
        </w:rPr>
        <w:tab/>
        <w:t>Llewellyn CD, Sakal C, Lagarde M, et al. Testing for sexually transmitted infections among students: a discrete choice experiment of service preferences. BMJ Open. 2013; 3: e003240.</w:t>
      </w:r>
    </w:p>
    <w:p w14:paraId="07D04D12" w14:textId="77777777" w:rsidR="00426BD8" w:rsidRPr="00426BD8" w:rsidRDefault="00426BD8" w:rsidP="00426BD8">
      <w:pPr>
        <w:pStyle w:val="EndNoteBibliography"/>
        <w:rPr>
          <w:noProof/>
        </w:rPr>
      </w:pPr>
      <w:r w:rsidRPr="00426BD8">
        <w:rPr>
          <w:noProof/>
        </w:rPr>
        <w:t>31.</w:t>
      </w:r>
      <w:r w:rsidRPr="00426BD8">
        <w:rPr>
          <w:noProof/>
        </w:rPr>
        <w:tab/>
        <w:t>Miners A, Nadarzynski T, Witzel C, et al. Preferences for HIV testing services among men who have sex with men in the UK: A discrete choice experiment. PLoS Med. 2019; 16: e1002779.</w:t>
      </w:r>
    </w:p>
    <w:p w14:paraId="6F1BDD65" w14:textId="77777777" w:rsidR="00426BD8" w:rsidRPr="00426BD8" w:rsidRDefault="00426BD8" w:rsidP="00426BD8">
      <w:pPr>
        <w:pStyle w:val="EndNoteBibliography"/>
        <w:rPr>
          <w:noProof/>
        </w:rPr>
      </w:pPr>
      <w:r w:rsidRPr="00426BD8">
        <w:rPr>
          <w:noProof/>
        </w:rPr>
        <w:t>32.</w:t>
      </w:r>
      <w:r w:rsidRPr="00426BD8">
        <w:rPr>
          <w:noProof/>
        </w:rPr>
        <w:tab/>
        <w:t>Callander D, Guy R, Smith K, et al. It’s like cooking an egg: Exploring gay and bisexual men’s responses to HIV self-testing. 2015 Australasian HIV and AIDS Conference. Brisbane, Australia.</w:t>
      </w:r>
    </w:p>
    <w:p w14:paraId="50B9E1C0" w14:textId="77777777" w:rsidR="00426BD8" w:rsidRPr="00426BD8" w:rsidRDefault="00426BD8" w:rsidP="00426BD8">
      <w:pPr>
        <w:pStyle w:val="EndNoteBibliography"/>
        <w:rPr>
          <w:noProof/>
        </w:rPr>
      </w:pPr>
      <w:r w:rsidRPr="00426BD8">
        <w:rPr>
          <w:noProof/>
        </w:rPr>
        <w:t>33.</w:t>
      </w:r>
      <w:r w:rsidRPr="00426BD8">
        <w:rPr>
          <w:noProof/>
        </w:rPr>
        <w:tab/>
        <w:t>University of New South Wales. Gay Community Periodic Surveys.</w:t>
      </w:r>
    </w:p>
    <w:p w14:paraId="26579716" w14:textId="77777777" w:rsidR="00426BD8" w:rsidRPr="00426BD8" w:rsidRDefault="00426BD8" w:rsidP="00426BD8">
      <w:pPr>
        <w:pStyle w:val="EndNoteBibliography"/>
        <w:rPr>
          <w:noProof/>
        </w:rPr>
      </w:pPr>
      <w:r w:rsidRPr="00426BD8">
        <w:rPr>
          <w:noProof/>
        </w:rPr>
        <w:t>34.</w:t>
      </w:r>
      <w:r w:rsidRPr="00426BD8">
        <w:rPr>
          <w:noProof/>
        </w:rPr>
        <w:tab/>
        <w:t>Prestage G, Zablotska I, Bavinton B, et al. Previous and future use of HIV self-testing: a survey of Australian gay and bisexual men. Sex Health. 2016; 13: 55-62.</w:t>
      </w:r>
    </w:p>
    <w:p w14:paraId="03D73E86" w14:textId="77777777" w:rsidR="00426BD8" w:rsidRPr="00426BD8" w:rsidRDefault="00426BD8" w:rsidP="00426BD8">
      <w:pPr>
        <w:pStyle w:val="EndNoteBibliography"/>
        <w:rPr>
          <w:noProof/>
        </w:rPr>
      </w:pPr>
      <w:r w:rsidRPr="00426BD8">
        <w:rPr>
          <w:noProof/>
        </w:rPr>
        <w:t>35.</w:t>
      </w:r>
      <w:r w:rsidRPr="00426BD8">
        <w:rPr>
          <w:noProof/>
        </w:rPr>
        <w:tab/>
        <w:t>Zuure F, van der Helm J, van Bergen JEAM, et al. Home tesitng for HIV succeeds in reaching first-time and infrequent testers in the Netherlands: results of the HIVTest@Home trial. 21st International AIDS Conference. Durban, South Africa, 2016.</w:t>
      </w:r>
    </w:p>
    <w:p w14:paraId="2885647E" w14:textId="77777777" w:rsidR="00426BD8" w:rsidRPr="00426BD8" w:rsidRDefault="00426BD8" w:rsidP="00426BD8">
      <w:pPr>
        <w:pStyle w:val="EndNoteBibliography"/>
        <w:rPr>
          <w:noProof/>
        </w:rPr>
      </w:pPr>
      <w:r w:rsidRPr="00426BD8">
        <w:rPr>
          <w:noProof/>
        </w:rPr>
        <w:t>36.</w:t>
      </w:r>
      <w:r w:rsidRPr="00426BD8">
        <w:rPr>
          <w:noProof/>
        </w:rPr>
        <w:tab/>
        <w:t>Brady M. HIV self-testing: feasibility and acceptability of a large scale national service. 23rd Annual Conference of the British HIV Association Liverpool, UK, 2017.</w:t>
      </w:r>
    </w:p>
    <w:p w14:paraId="0E2BAEB1" w14:textId="77777777" w:rsidR="00426BD8" w:rsidRPr="00426BD8" w:rsidRDefault="00426BD8" w:rsidP="00426BD8">
      <w:pPr>
        <w:pStyle w:val="EndNoteBibliography"/>
        <w:rPr>
          <w:noProof/>
        </w:rPr>
      </w:pPr>
      <w:r w:rsidRPr="00426BD8">
        <w:rPr>
          <w:noProof/>
        </w:rPr>
        <w:t>37.</w:t>
      </w:r>
      <w:r w:rsidRPr="00426BD8">
        <w:rPr>
          <w:noProof/>
        </w:rPr>
        <w:tab/>
        <w:t>Boots UK introduces BioSURE’s HIV Self Test kit in 813 stores and online.</w:t>
      </w:r>
    </w:p>
    <w:p w14:paraId="137F66BD" w14:textId="77777777" w:rsidR="00426BD8" w:rsidRPr="00426BD8" w:rsidRDefault="00426BD8" w:rsidP="00426BD8">
      <w:pPr>
        <w:pStyle w:val="EndNoteBibliography"/>
        <w:rPr>
          <w:noProof/>
        </w:rPr>
      </w:pPr>
      <w:r w:rsidRPr="00426BD8">
        <w:rPr>
          <w:noProof/>
        </w:rPr>
        <w:lastRenderedPageBreak/>
        <w:t>38.</w:t>
      </w:r>
      <w:r w:rsidRPr="00426BD8">
        <w:rPr>
          <w:noProof/>
        </w:rPr>
        <w:tab/>
        <w:t>Vera JH, Soni S, Pollard A, et al. Acceptability and feasibility of using digital vending machines to deliver HIV self-tests to men who have sex with men. Sex Transm Infect. 2019.</w:t>
      </w:r>
    </w:p>
    <w:p w14:paraId="401353DE" w14:textId="77777777" w:rsidR="00426BD8" w:rsidRPr="00426BD8" w:rsidRDefault="00426BD8" w:rsidP="00426BD8">
      <w:pPr>
        <w:pStyle w:val="EndNoteBibliography"/>
        <w:rPr>
          <w:noProof/>
        </w:rPr>
      </w:pPr>
      <w:r w:rsidRPr="00426BD8">
        <w:rPr>
          <w:noProof/>
        </w:rPr>
        <w:t>39.</w:t>
      </w:r>
      <w:r w:rsidRPr="00426BD8">
        <w:rPr>
          <w:noProof/>
        </w:rPr>
        <w:tab/>
        <w:t>Macdonald V, Verster A, Baggaley R. A call for differentiated approaches to delivering HIV services to key populations. J Int AIDS Soc. 2017; 20: 21658.</w:t>
      </w:r>
    </w:p>
    <w:p w14:paraId="0CFE9277" w14:textId="77777777" w:rsidR="00426BD8" w:rsidRPr="00426BD8" w:rsidRDefault="00426BD8" w:rsidP="00426BD8">
      <w:pPr>
        <w:pStyle w:val="EndNoteBibliography"/>
        <w:rPr>
          <w:noProof/>
        </w:rPr>
      </w:pPr>
      <w:r w:rsidRPr="00426BD8">
        <w:rPr>
          <w:noProof/>
        </w:rPr>
        <w:t>40.</w:t>
      </w:r>
      <w:r w:rsidRPr="00426BD8">
        <w:rPr>
          <w:noProof/>
        </w:rPr>
        <w:tab/>
        <w:t>Quaife M, Terris-Prestholt F, Di Tanna GL, et al. How well do discrete choice experiments predict health choices? A systematic review and meta-analysis of external validity. Eur J Health Econ. 2018; 19: 1053-66.</w:t>
      </w:r>
    </w:p>
    <w:p w14:paraId="12842B22" w14:textId="77777777" w:rsidR="00426BD8" w:rsidRPr="00426BD8" w:rsidRDefault="00426BD8" w:rsidP="00426BD8">
      <w:pPr>
        <w:pStyle w:val="EndNoteBibliography"/>
        <w:rPr>
          <w:noProof/>
        </w:rPr>
      </w:pPr>
      <w:r w:rsidRPr="00426BD8">
        <w:rPr>
          <w:noProof/>
        </w:rPr>
        <w:t>41.</w:t>
      </w:r>
      <w:r w:rsidRPr="00426BD8">
        <w:rPr>
          <w:noProof/>
        </w:rPr>
        <w:tab/>
        <w:t>Wurpts IC, Geiser C. Is adding more indicators to a latent class analysis beneficial or detrimental? Results of a Monte-Carlo study. Front Psychol. 2014; 5: 920.</w:t>
      </w:r>
    </w:p>
    <w:p w14:paraId="4FFC7FCC" w14:textId="1D459C26" w:rsidR="0036348A" w:rsidRPr="0036348A" w:rsidRDefault="00746265" w:rsidP="00952D0E">
      <w:pPr>
        <w:pStyle w:val="EndNoteBibliography"/>
        <w:rPr>
          <w:bCs/>
          <w:lang w:val="en-US"/>
        </w:rPr>
      </w:pPr>
      <w:r w:rsidRPr="00BB6B37">
        <w:rPr>
          <w:lang w:val="en-US"/>
        </w:rPr>
        <w:fldChar w:fldCharType="end"/>
      </w:r>
      <w:r w:rsidR="00952D0E" w:rsidRPr="0036348A">
        <w:rPr>
          <w:bCs/>
          <w:lang w:val="en-US"/>
        </w:rPr>
        <w:t xml:space="preserve"> </w:t>
      </w:r>
    </w:p>
    <w:sectPr w:rsidR="0036348A" w:rsidRPr="0036348A" w:rsidSect="0036348A">
      <w:footerReference w:type="even" r:id="rId26"/>
      <w:footerReference w:type="default" r:id="rId27"/>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52E8B" w14:textId="77777777" w:rsidR="00471B6D" w:rsidRDefault="00471B6D" w:rsidP="00284C77">
      <w:r>
        <w:separator/>
      </w:r>
    </w:p>
  </w:endnote>
  <w:endnote w:type="continuationSeparator" w:id="0">
    <w:p w14:paraId="7AF8ECC7" w14:textId="77777777" w:rsidR="00471B6D" w:rsidRDefault="00471B6D" w:rsidP="00284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7198603"/>
      <w:docPartObj>
        <w:docPartGallery w:val="Page Numbers (Bottom of Page)"/>
        <w:docPartUnique/>
      </w:docPartObj>
    </w:sdtPr>
    <w:sdtEndPr>
      <w:rPr>
        <w:rStyle w:val="PageNumber"/>
      </w:rPr>
    </w:sdtEndPr>
    <w:sdtContent>
      <w:p w14:paraId="46FD1CD5" w14:textId="77777777" w:rsidR="00473BE2" w:rsidRDefault="00473BE2" w:rsidP="002C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47ECF2" w14:textId="77777777" w:rsidR="00473BE2" w:rsidRDefault="00473BE2" w:rsidP="00284C77">
    <w:pPr>
      <w:pStyle w:val="Footer"/>
      <w:ind w:right="360"/>
    </w:pPr>
  </w:p>
  <w:p w14:paraId="1E9859F9" w14:textId="77777777" w:rsidR="00473BE2" w:rsidRDefault="00473B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539287"/>
      <w:docPartObj>
        <w:docPartGallery w:val="Page Numbers (Bottom of Page)"/>
        <w:docPartUnique/>
      </w:docPartObj>
    </w:sdtPr>
    <w:sdtEndPr>
      <w:rPr>
        <w:rStyle w:val="PageNumber"/>
      </w:rPr>
    </w:sdtEndPr>
    <w:sdtContent>
      <w:p w14:paraId="1D81B627" w14:textId="77777777" w:rsidR="00473BE2" w:rsidRDefault="00473BE2" w:rsidP="002C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1435B603" w14:textId="77777777" w:rsidR="00473BE2" w:rsidRDefault="00473BE2" w:rsidP="00284C77">
    <w:pPr>
      <w:pStyle w:val="Footer"/>
      <w:ind w:right="360"/>
    </w:pPr>
  </w:p>
  <w:p w14:paraId="56B930D5" w14:textId="77777777" w:rsidR="00473BE2" w:rsidRDefault="00473B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DB100" w14:textId="77777777" w:rsidR="00471B6D" w:rsidRDefault="00471B6D" w:rsidP="00284C77">
      <w:r>
        <w:separator/>
      </w:r>
    </w:p>
  </w:footnote>
  <w:footnote w:type="continuationSeparator" w:id="0">
    <w:p w14:paraId="00D98801" w14:textId="77777777" w:rsidR="00471B6D" w:rsidRDefault="00471B6D" w:rsidP="00284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550A4"/>
    <w:multiLevelType w:val="hybridMultilevel"/>
    <w:tmpl w:val="A3963A9A"/>
    <w:lvl w:ilvl="0" w:tplc="A7F051DA">
      <w:start w:val="3"/>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765DF"/>
    <w:multiLevelType w:val="hybridMultilevel"/>
    <w:tmpl w:val="042ECCD6"/>
    <w:lvl w:ilvl="0" w:tplc="CABE8926">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3A0D75"/>
    <w:multiLevelType w:val="multilevel"/>
    <w:tmpl w:val="D09C9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94106E"/>
    <w:multiLevelType w:val="hybridMultilevel"/>
    <w:tmpl w:val="631A370A"/>
    <w:lvl w:ilvl="0" w:tplc="087E1ABE">
      <w:start w:val="699"/>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FD3CE0"/>
    <w:multiLevelType w:val="multilevel"/>
    <w:tmpl w:val="6114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1008EC"/>
    <w:multiLevelType w:val="hybridMultilevel"/>
    <w:tmpl w:val="6E0C58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1A03C24"/>
    <w:multiLevelType w:val="multilevel"/>
    <w:tmpl w:val="C6506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4242CB"/>
    <w:multiLevelType w:val="hybridMultilevel"/>
    <w:tmpl w:val="5D1A33E2"/>
    <w:lvl w:ilvl="0" w:tplc="AE2C6A02">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673D76"/>
    <w:multiLevelType w:val="multilevel"/>
    <w:tmpl w:val="316076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201DD1"/>
    <w:multiLevelType w:val="hybridMultilevel"/>
    <w:tmpl w:val="958CBA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6"/>
  </w:num>
  <w:num w:numId="3">
    <w:abstractNumId w:val="1"/>
  </w:num>
  <w:num w:numId="4">
    <w:abstractNumId w:val="0"/>
  </w:num>
  <w:num w:numId="5">
    <w:abstractNumId w:val="5"/>
  </w:num>
  <w:num w:numId="6">
    <w:abstractNumId w:val="9"/>
  </w:num>
  <w:num w:numId="7">
    <w:abstractNumId w:val="3"/>
  </w:num>
  <w:num w:numId="8">
    <w:abstractNumId w:val="4"/>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3B64"/>
    <w:rsid w:val="0000031A"/>
    <w:rsid w:val="00004DBC"/>
    <w:rsid w:val="000109F3"/>
    <w:rsid w:val="0001118E"/>
    <w:rsid w:val="000113B9"/>
    <w:rsid w:val="00011543"/>
    <w:rsid w:val="00013DD3"/>
    <w:rsid w:val="00017C20"/>
    <w:rsid w:val="00024292"/>
    <w:rsid w:val="000257A1"/>
    <w:rsid w:val="000329C6"/>
    <w:rsid w:val="00036F88"/>
    <w:rsid w:val="00040C7E"/>
    <w:rsid w:val="00041E14"/>
    <w:rsid w:val="000428E7"/>
    <w:rsid w:val="00044AF1"/>
    <w:rsid w:val="000455EE"/>
    <w:rsid w:val="0004779C"/>
    <w:rsid w:val="00047847"/>
    <w:rsid w:val="00054831"/>
    <w:rsid w:val="000552F4"/>
    <w:rsid w:val="00055E7C"/>
    <w:rsid w:val="000561C9"/>
    <w:rsid w:val="00056D2E"/>
    <w:rsid w:val="00063DD9"/>
    <w:rsid w:val="00066C52"/>
    <w:rsid w:val="000676F4"/>
    <w:rsid w:val="000706D2"/>
    <w:rsid w:val="00071B7E"/>
    <w:rsid w:val="00073039"/>
    <w:rsid w:val="00073524"/>
    <w:rsid w:val="000806E7"/>
    <w:rsid w:val="000808D4"/>
    <w:rsid w:val="0008293F"/>
    <w:rsid w:val="00083080"/>
    <w:rsid w:val="00083FB6"/>
    <w:rsid w:val="00084399"/>
    <w:rsid w:val="00086A04"/>
    <w:rsid w:val="00090319"/>
    <w:rsid w:val="0009278E"/>
    <w:rsid w:val="0009506F"/>
    <w:rsid w:val="00095A63"/>
    <w:rsid w:val="0009660F"/>
    <w:rsid w:val="0009786C"/>
    <w:rsid w:val="000A0A02"/>
    <w:rsid w:val="000A1500"/>
    <w:rsid w:val="000A1E38"/>
    <w:rsid w:val="000A2402"/>
    <w:rsid w:val="000A2AA8"/>
    <w:rsid w:val="000A5FAE"/>
    <w:rsid w:val="000A6EE7"/>
    <w:rsid w:val="000A7742"/>
    <w:rsid w:val="000A7C52"/>
    <w:rsid w:val="000B15CF"/>
    <w:rsid w:val="000B555C"/>
    <w:rsid w:val="000C0BDE"/>
    <w:rsid w:val="000C1746"/>
    <w:rsid w:val="000C23A3"/>
    <w:rsid w:val="000C7ECA"/>
    <w:rsid w:val="000D0313"/>
    <w:rsid w:val="000D2AC8"/>
    <w:rsid w:val="000D3BFB"/>
    <w:rsid w:val="000D67C5"/>
    <w:rsid w:val="000D711F"/>
    <w:rsid w:val="000D732B"/>
    <w:rsid w:val="000D79C8"/>
    <w:rsid w:val="000D7F01"/>
    <w:rsid w:val="000D7F44"/>
    <w:rsid w:val="000E0118"/>
    <w:rsid w:val="000E29DB"/>
    <w:rsid w:val="000E2D09"/>
    <w:rsid w:val="000E485D"/>
    <w:rsid w:val="000E5290"/>
    <w:rsid w:val="000E5EC7"/>
    <w:rsid w:val="000F014B"/>
    <w:rsid w:val="000F2924"/>
    <w:rsid w:val="000F6114"/>
    <w:rsid w:val="000F7FEE"/>
    <w:rsid w:val="00105768"/>
    <w:rsid w:val="00110304"/>
    <w:rsid w:val="001104B0"/>
    <w:rsid w:val="00113192"/>
    <w:rsid w:val="00113B64"/>
    <w:rsid w:val="0011697D"/>
    <w:rsid w:val="00116E38"/>
    <w:rsid w:val="001207D9"/>
    <w:rsid w:val="00120AD4"/>
    <w:rsid w:val="0012262E"/>
    <w:rsid w:val="0012397D"/>
    <w:rsid w:val="00123B0A"/>
    <w:rsid w:val="00125023"/>
    <w:rsid w:val="00125425"/>
    <w:rsid w:val="00126E9A"/>
    <w:rsid w:val="00127391"/>
    <w:rsid w:val="001300CF"/>
    <w:rsid w:val="001351EF"/>
    <w:rsid w:val="00137134"/>
    <w:rsid w:val="00140872"/>
    <w:rsid w:val="0014153F"/>
    <w:rsid w:val="00143137"/>
    <w:rsid w:val="00145421"/>
    <w:rsid w:val="00151B79"/>
    <w:rsid w:val="00152402"/>
    <w:rsid w:val="00153AC6"/>
    <w:rsid w:val="001544D3"/>
    <w:rsid w:val="0015596C"/>
    <w:rsid w:val="00155BB7"/>
    <w:rsid w:val="00156478"/>
    <w:rsid w:val="00156558"/>
    <w:rsid w:val="0015784B"/>
    <w:rsid w:val="001602AE"/>
    <w:rsid w:val="00164AE3"/>
    <w:rsid w:val="00164B85"/>
    <w:rsid w:val="00164D6E"/>
    <w:rsid w:val="0016785D"/>
    <w:rsid w:val="00170749"/>
    <w:rsid w:val="00172C8F"/>
    <w:rsid w:val="001737DE"/>
    <w:rsid w:val="00174866"/>
    <w:rsid w:val="00177330"/>
    <w:rsid w:val="00177B46"/>
    <w:rsid w:val="0018033D"/>
    <w:rsid w:val="00180D5D"/>
    <w:rsid w:val="0018104E"/>
    <w:rsid w:val="00181439"/>
    <w:rsid w:val="00181C9C"/>
    <w:rsid w:val="00185106"/>
    <w:rsid w:val="00187E58"/>
    <w:rsid w:val="001942F0"/>
    <w:rsid w:val="00194449"/>
    <w:rsid w:val="00194686"/>
    <w:rsid w:val="00194A87"/>
    <w:rsid w:val="00195BD5"/>
    <w:rsid w:val="0019600A"/>
    <w:rsid w:val="001A25C3"/>
    <w:rsid w:val="001A33C7"/>
    <w:rsid w:val="001A3B35"/>
    <w:rsid w:val="001A4D0D"/>
    <w:rsid w:val="001A4DDA"/>
    <w:rsid w:val="001A66EA"/>
    <w:rsid w:val="001B0F67"/>
    <w:rsid w:val="001B3FC7"/>
    <w:rsid w:val="001B6967"/>
    <w:rsid w:val="001B71E4"/>
    <w:rsid w:val="001C1C05"/>
    <w:rsid w:val="001C42A9"/>
    <w:rsid w:val="001C4305"/>
    <w:rsid w:val="001D00E5"/>
    <w:rsid w:val="001D2860"/>
    <w:rsid w:val="001D2BCE"/>
    <w:rsid w:val="001D447F"/>
    <w:rsid w:val="001E4695"/>
    <w:rsid w:val="001E4DA1"/>
    <w:rsid w:val="001E571B"/>
    <w:rsid w:val="001E6066"/>
    <w:rsid w:val="001E7A8B"/>
    <w:rsid w:val="001F12EB"/>
    <w:rsid w:val="001F1920"/>
    <w:rsid w:val="001F1C22"/>
    <w:rsid w:val="001F2A39"/>
    <w:rsid w:val="001F4DD9"/>
    <w:rsid w:val="001F66F2"/>
    <w:rsid w:val="001F6FC2"/>
    <w:rsid w:val="00200E4F"/>
    <w:rsid w:val="00203867"/>
    <w:rsid w:val="002047AD"/>
    <w:rsid w:val="00205586"/>
    <w:rsid w:val="002107D8"/>
    <w:rsid w:val="00210DF7"/>
    <w:rsid w:val="00216130"/>
    <w:rsid w:val="0022141A"/>
    <w:rsid w:val="00222007"/>
    <w:rsid w:val="002231CA"/>
    <w:rsid w:val="00226335"/>
    <w:rsid w:val="00227459"/>
    <w:rsid w:val="00233B0D"/>
    <w:rsid w:val="002346B4"/>
    <w:rsid w:val="00234FB9"/>
    <w:rsid w:val="002377A8"/>
    <w:rsid w:val="00237F2D"/>
    <w:rsid w:val="00240ACF"/>
    <w:rsid w:val="00240E6F"/>
    <w:rsid w:val="00241CBD"/>
    <w:rsid w:val="0024232A"/>
    <w:rsid w:val="00244B62"/>
    <w:rsid w:val="0025084B"/>
    <w:rsid w:val="00250CE2"/>
    <w:rsid w:val="00253604"/>
    <w:rsid w:val="00257161"/>
    <w:rsid w:val="00257453"/>
    <w:rsid w:val="0026070C"/>
    <w:rsid w:val="00264225"/>
    <w:rsid w:val="00266015"/>
    <w:rsid w:val="002666EC"/>
    <w:rsid w:val="002703D6"/>
    <w:rsid w:val="00271584"/>
    <w:rsid w:val="00273454"/>
    <w:rsid w:val="00274631"/>
    <w:rsid w:val="00277961"/>
    <w:rsid w:val="00280153"/>
    <w:rsid w:val="00281272"/>
    <w:rsid w:val="00284C77"/>
    <w:rsid w:val="00285271"/>
    <w:rsid w:val="002858DC"/>
    <w:rsid w:val="00285907"/>
    <w:rsid w:val="00286415"/>
    <w:rsid w:val="0028781A"/>
    <w:rsid w:val="002908DD"/>
    <w:rsid w:val="00292D6F"/>
    <w:rsid w:val="00294E51"/>
    <w:rsid w:val="002A1C82"/>
    <w:rsid w:val="002A2521"/>
    <w:rsid w:val="002A2714"/>
    <w:rsid w:val="002A3883"/>
    <w:rsid w:val="002A5C9A"/>
    <w:rsid w:val="002A609E"/>
    <w:rsid w:val="002A6DE6"/>
    <w:rsid w:val="002B0564"/>
    <w:rsid w:val="002B1224"/>
    <w:rsid w:val="002B46A6"/>
    <w:rsid w:val="002B6E5D"/>
    <w:rsid w:val="002C0914"/>
    <w:rsid w:val="002C1650"/>
    <w:rsid w:val="002C1732"/>
    <w:rsid w:val="002C3691"/>
    <w:rsid w:val="002C4E42"/>
    <w:rsid w:val="002C53BE"/>
    <w:rsid w:val="002C5AB8"/>
    <w:rsid w:val="002C6257"/>
    <w:rsid w:val="002C6693"/>
    <w:rsid w:val="002D29CE"/>
    <w:rsid w:val="002D313D"/>
    <w:rsid w:val="002D56EC"/>
    <w:rsid w:val="002D75DF"/>
    <w:rsid w:val="002D7764"/>
    <w:rsid w:val="002E06A0"/>
    <w:rsid w:val="002E0B09"/>
    <w:rsid w:val="002E0D76"/>
    <w:rsid w:val="002E1AE7"/>
    <w:rsid w:val="002E5EFF"/>
    <w:rsid w:val="002F04E7"/>
    <w:rsid w:val="002F11C8"/>
    <w:rsid w:val="002F12EB"/>
    <w:rsid w:val="002F136E"/>
    <w:rsid w:val="002F1AE2"/>
    <w:rsid w:val="002F273D"/>
    <w:rsid w:val="002F2AAB"/>
    <w:rsid w:val="002F4275"/>
    <w:rsid w:val="002F723B"/>
    <w:rsid w:val="002F7DC7"/>
    <w:rsid w:val="003018DF"/>
    <w:rsid w:val="00303466"/>
    <w:rsid w:val="00304173"/>
    <w:rsid w:val="00304894"/>
    <w:rsid w:val="00305F0C"/>
    <w:rsid w:val="003066E4"/>
    <w:rsid w:val="00307073"/>
    <w:rsid w:val="00311986"/>
    <w:rsid w:val="00313A12"/>
    <w:rsid w:val="00314B9A"/>
    <w:rsid w:val="0031558C"/>
    <w:rsid w:val="003169AD"/>
    <w:rsid w:val="00317138"/>
    <w:rsid w:val="00317159"/>
    <w:rsid w:val="00317F0F"/>
    <w:rsid w:val="00320588"/>
    <w:rsid w:val="0032177D"/>
    <w:rsid w:val="00322D88"/>
    <w:rsid w:val="00323665"/>
    <w:rsid w:val="00324B7A"/>
    <w:rsid w:val="00325A02"/>
    <w:rsid w:val="003277E8"/>
    <w:rsid w:val="00327A42"/>
    <w:rsid w:val="003319BA"/>
    <w:rsid w:val="00333BDB"/>
    <w:rsid w:val="00333D09"/>
    <w:rsid w:val="00334065"/>
    <w:rsid w:val="003366B8"/>
    <w:rsid w:val="00337B64"/>
    <w:rsid w:val="00342095"/>
    <w:rsid w:val="003426BA"/>
    <w:rsid w:val="0034284F"/>
    <w:rsid w:val="00343117"/>
    <w:rsid w:val="0034763B"/>
    <w:rsid w:val="00347670"/>
    <w:rsid w:val="003477D2"/>
    <w:rsid w:val="00353EB6"/>
    <w:rsid w:val="0035417A"/>
    <w:rsid w:val="00354800"/>
    <w:rsid w:val="00356101"/>
    <w:rsid w:val="00356D29"/>
    <w:rsid w:val="00357A8A"/>
    <w:rsid w:val="003609F7"/>
    <w:rsid w:val="003619D2"/>
    <w:rsid w:val="00362728"/>
    <w:rsid w:val="0036348A"/>
    <w:rsid w:val="00364B6A"/>
    <w:rsid w:val="00367199"/>
    <w:rsid w:val="00370778"/>
    <w:rsid w:val="003722B4"/>
    <w:rsid w:val="00373B9E"/>
    <w:rsid w:val="00373F17"/>
    <w:rsid w:val="00376A2B"/>
    <w:rsid w:val="00380043"/>
    <w:rsid w:val="00382580"/>
    <w:rsid w:val="00385F62"/>
    <w:rsid w:val="003871AB"/>
    <w:rsid w:val="00392AE5"/>
    <w:rsid w:val="00393B6B"/>
    <w:rsid w:val="00393D81"/>
    <w:rsid w:val="00396709"/>
    <w:rsid w:val="003A1259"/>
    <w:rsid w:val="003A15C1"/>
    <w:rsid w:val="003A1FE8"/>
    <w:rsid w:val="003A67F7"/>
    <w:rsid w:val="003A6816"/>
    <w:rsid w:val="003A7AF7"/>
    <w:rsid w:val="003B2780"/>
    <w:rsid w:val="003B2BD4"/>
    <w:rsid w:val="003B4AA5"/>
    <w:rsid w:val="003B72E1"/>
    <w:rsid w:val="003C02D4"/>
    <w:rsid w:val="003C0ED3"/>
    <w:rsid w:val="003C2E84"/>
    <w:rsid w:val="003C5B33"/>
    <w:rsid w:val="003C5D1B"/>
    <w:rsid w:val="003C7BB4"/>
    <w:rsid w:val="003C7E30"/>
    <w:rsid w:val="003D1584"/>
    <w:rsid w:val="003D242E"/>
    <w:rsid w:val="003D302F"/>
    <w:rsid w:val="003D5ED4"/>
    <w:rsid w:val="003D5FE2"/>
    <w:rsid w:val="003E0DEF"/>
    <w:rsid w:val="003E1698"/>
    <w:rsid w:val="003E2566"/>
    <w:rsid w:val="003E2A38"/>
    <w:rsid w:val="003E4F2E"/>
    <w:rsid w:val="003E5056"/>
    <w:rsid w:val="003F15EF"/>
    <w:rsid w:val="003F2219"/>
    <w:rsid w:val="003F2A19"/>
    <w:rsid w:val="003F34FC"/>
    <w:rsid w:val="003F413B"/>
    <w:rsid w:val="003F57F5"/>
    <w:rsid w:val="003F6617"/>
    <w:rsid w:val="003F7C5E"/>
    <w:rsid w:val="004000E1"/>
    <w:rsid w:val="004016D9"/>
    <w:rsid w:val="00402FEC"/>
    <w:rsid w:val="00411079"/>
    <w:rsid w:val="0041461D"/>
    <w:rsid w:val="00414F22"/>
    <w:rsid w:val="00415552"/>
    <w:rsid w:val="0041572A"/>
    <w:rsid w:val="00415FB2"/>
    <w:rsid w:val="00422BA1"/>
    <w:rsid w:val="004245BA"/>
    <w:rsid w:val="00424E9E"/>
    <w:rsid w:val="00426BD8"/>
    <w:rsid w:val="004301A0"/>
    <w:rsid w:val="00430F3A"/>
    <w:rsid w:val="0043171E"/>
    <w:rsid w:val="00432B02"/>
    <w:rsid w:val="00434013"/>
    <w:rsid w:val="00434BF3"/>
    <w:rsid w:val="00437412"/>
    <w:rsid w:val="004448B4"/>
    <w:rsid w:val="004448B9"/>
    <w:rsid w:val="004457D9"/>
    <w:rsid w:val="00450501"/>
    <w:rsid w:val="004523AD"/>
    <w:rsid w:val="00454A15"/>
    <w:rsid w:val="004566F4"/>
    <w:rsid w:val="0046065F"/>
    <w:rsid w:val="004618EF"/>
    <w:rsid w:val="00465375"/>
    <w:rsid w:val="00466EE5"/>
    <w:rsid w:val="00467079"/>
    <w:rsid w:val="004670C5"/>
    <w:rsid w:val="0047051D"/>
    <w:rsid w:val="00470A01"/>
    <w:rsid w:val="0047122A"/>
    <w:rsid w:val="00471B6D"/>
    <w:rsid w:val="004736D1"/>
    <w:rsid w:val="00473BE2"/>
    <w:rsid w:val="0047500A"/>
    <w:rsid w:val="00480E78"/>
    <w:rsid w:val="0048266F"/>
    <w:rsid w:val="0048381A"/>
    <w:rsid w:val="00487DB3"/>
    <w:rsid w:val="004938FA"/>
    <w:rsid w:val="0049630A"/>
    <w:rsid w:val="004972AD"/>
    <w:rsid w:val="004A4480"/>
    <w:rsid w:val="004A5E41"/>
    <w:rsid w:val="004A77AA"/>
    <w:rsid w:val="004B164A"/>
    <w:rsid w:val="004B3808"/>
    <w:rsid w:val="004B3AD8"/>
    <w:rsid w:val="004B4C30"/>
    <w:rsid w:val="004B621A"/>
    <w:rsid w:val="004B7990"/>
    <w:rsid w:val="004C02BE"/>
    <w:rsid w:val="004C02F4"/>
    <w:rsid w:val="004C0D77"/>
    <w:rsid w:val="004C2A20"/>
    <w:rsid w:val="004C2A2B"/>
    <w:rsid w:val="004C31F4"/>
    <w:rsid w:val="004C3569"/>
    <w:rsid w:val="004C3929"/>
    <w:rsid w:val="004D1FE0"/>
    <w:rsid w:val="004D5A9F"/>
    <w:rsid w:val="004D666B"/>
    <w:rsid w:val="004D6B98"/>
    <w:rsid w:val="004D6D32"/>
    <w:rsid w:val="004E1670"/>
    <w:rsid w:val="004E2F79"/>
    <w:rsid w:val="004E483A"/>
    <w:rsid w:val="004E48B3"/>
    <w:rsid w:val="004E67C2"/>
    <w:rsid w:val="004E7526"/>
    <w:rsid w:val="004F05D9"/>
    <w:rsid w:val="004F1FAC"/>
    <w:rsid w:val="004F3588"/>
    <w:rsid w:val="004F39B1"/>
    <w:rsid w:val="004F478D"/>
    <w:rsid w:val="004F5993"/>
    <w:rsid w:val="005017BC"/>
    <w:rsid w:val="005026DD"/>
    <w:rsid w:val="00503A9D"/>
    <w:rsid w:val="00504DBF"/>
    <w:rsid w:val="00504FBB"/>
    <w:rsid w:val="00505BF8"/>
    <w:rsid w:val="00506787"/>
    <w:rsid w:val="0050796A"/>
    <w:rsid w:val="005146B3"/>
    <w:rsid w:val="00516268"/>
    <w:rsid w:val="005205B3"/>
    <w:rsid w:val="00521818"/>
    <w:rsid w:val="00521CBA"/>
    <w:rsid w:val="00522E0D"/>
    <w:rsid w:val="005231AA"/>
    <w:rsid w:val="00524EA1"/>
    <w:rsid w:val="005252C4"/>
    <w:rsid w:val="00526BE2"/>
    <w:rsid w:val="005270F4"/>
    <w:rsid w:val="005273F7"/>
    <w:rsid w:val="00530109"/>
    <w:rsid w:val="00532DC5"/>
    <w:rsid w:val="00533322"/>
    <w:rsid w:val="00533C01"/>
    <w:rsid w:val="00535BFF"/>
    <w:rsid w:val="00537064"/>
    <w:rsid w:val="00541F3C"/>
    <w:rsid w:val="005440E4"/>
    <w:rsid w:val="00547476"/>
    <w:rsid w:val="00547D80"/>
    <w:rsid w:val="005500CD"/>
    <w:rsid w:val="005539BC"/>
    <w:rsid w:val="0055707C"/>
    <w:rsid w:val="005579E7"/>
    <w:rsid w:val="00562BEF"/>
    <w:rsid w:val="00565327"/>
    <w:rsid w:val="005661BD"/>
    <w:rsid w:val="00566C33"/>
    <w:rsid w:val="0057131C"/>
    <w:rsid w:val="00571E1D"/>
    <w:rsid w:val="00573553"/>
    <w:rsid w:val="005744C5"/>
    <w:rsid w:val="00574CB8"/>
    <w:rsid w:val="005768F0"/>
    <w:rsid w:val="005820B9"/>
    <w:rsid w:val="00582369"/>
    <w:rsid w:val="00585B7A"/>
    <w:rsid w:val="005864E8"/>
    <w:rsid w:val="005913E0"/>
    <w:rsid w:val="00591484"/>
    <w:rsid w:val="0059192A"/>
    <w:rsid w:val="00592997"/>
    <w:rsid w:val="00593F37"/>
    <w:rsid w:val="005A1223"/>
    <w:rsid w:val="005A3C3C"/>
    <w:rsid w:val="005A4E38"/>
    <w:rsid w:val="005A4F57"/>
    <w:rsid w:val="005A589C"/>
    <w:rsid w:val="005A7A4E"/>
    <w:rsid w:val="005B0567"/>
    <w:rsid w:val="005B35D9"/>
    <w:rsid w:val="005B3D2E"/>
    <w:rsid w:val="005B6FE6"/>
    <w:rsid w:val="005B74C6"/>
    <w:rsid w:val="005C022B"/>
    <w:rsid w:val="005D0459"/>
    <w:rsid w:val="005D15E6"/>
    <w:rsid w:val="005D1FD1"/>
    <w:rsid w:val="005E5EBF"/>
    <w:rsid w:val="005E7368"/>
    <w:rsid w:val="005E7F33"/>
    <w:rsid w:val="005F0362"/>
    <w:rsid w:val="005F17EE"/>
    <w:rsid w:val="005F445C"/>
    <w:rsid w:val="005F4810"/>
    <w:rsid w:val="005F50E5"/>
    <w:rsid w:val="005F5D5B"/>
    <w:rsid w:val="00600605"/>
    <w:rsid w:val="006054CF"/>
    <w:rsid w:val="00613448"/>
    <w:rsid w:val="0061464F"/>
    <w:rsid w:val="00615977"/>
    <w:rsid w:val="00615AF1"/>
    <w:rsid w:val="00616164"/>
    <w:rsid w:val="00616910"/>
    <w:rsid w:val="00620AEB"/>
    <w:rsid w:val="00623A80"/>
    <w:rsid w:val="00624E5B"/>
    <w:rsid w:val="00626B17"/>
    <w:rsid w:val="00626F30"/>
    <w:rsid w:val="00632A60"/>
    <w:rsid w:val="00633BC0"/>
    <w:rsid w:val="0063410C"/>
    <w:rsid w:val="0063419F"/>
    <w:rsid w:val="0063718C"/>
    <w:rsid w:val="00637272"/>
    <w:rsid w:val="00641633"/>
    <w:rsid w:val="00642132"/>
    <w:rsid w:val="00644492"/>
    <w:rsid w:val="00650539"/>
    <w:rsid w:val="0065310C"/>
    <w:rsid w:val="006551FB"/>
    <w:rsid w:val="00655335"/>
    <w:rsid w:val="00655447"/>
    <w:rsid w:val="00655ADC"/>
    <w:rsid w:val="00655E05"/>
    <w:rsid w:val="00656468"/>
    <w:rsid w:val="0065688F"/>
    <w:rsid w:val="00661964"/>
    <w:rsid w:val="0066297C"/>
    <w:rsid w:val="00666A0A"/>
    <w:rsid w:val="00673DA5"/>
    <w:rsid w:val="00676A71"/>
    <w:rsid w:val="00680325"/>
    <w:rsid w:val="00681028"/>
    <w:rsid w:val="0068540D"/>
    <w:rsid w:val="00685F63"/>
    <w:rsid w:val="006864D5"/>
    <w:rsid w:val="00690992"/>
    <w:rsid w:val="00693489"/>
    <w:rsid w:val="00693D74"/>
    <w:rsid w:val="006970C0"/>
    <w:rsid w:val="006A29C0"/>
    <w:rsid w:val="006A2A4A"/>
    <w:rsid w:val="006A6156"/>
    <w:rsid w:val="006A756F"/>
    <w:rsid w:val="006A7B37"/>
    <w:rsid w:val="006B5282"/>
    <w:rsid w:val="006B5412"/>
    <w:rsid w:val="006B6D8F"/>
    <w:rsid w:val="006B7F17"/>
    <w:rsid w:val="006C14C6"/>
    <w:rsid w:val="006C4361"/>
    <w:rsid w:val="006C4CE0"/>
    <w:rsid w:val="006C6B10"/>
    <w:rsid w:val="006D5D2C"/>
    <w:rsid w:val="006D6064"/>
    <w:rsid w:val="006D7580"/>
    <w:rsid w:val="006D7700"/>
    <w:rsid w:val="006E09B1"/>
    <w:rsid w:val="006E0AC6"/>
    <w:rsid w:val="006E3488"/>
    <w:rsid w:val="006E6FB0"/>
    <w:rsid w:val="006F7939"/>
    <w:rsid w:val="0070015D"/>
    <w:rsid w:val="00700233"/>
    <w:rsid w:val="00700C7C"/>
    <w:rsid w:val="007059C0"/>
    <w:rsid w:val="00706FB7"/>
    <w:rsid w:val="00710850"/>
    <w:rsid w:val="00710DC4"/>
    <w:rsid w:val="00711DDA"/>
    <w:rsid w:val="00717795"/>
    <w:rsid w:val="00717C31"/>
    <w:rsid w:val="00721B9B"/>
    <w:rsid w:val="00721E98"/>
    <w:rsid w:val="00723A30"/>
    <w:rsid w:val="007248FC"/>
    <w:rsid w:val="00724E63"/>
    <w:rsid w:val="00725B2D"/>
    <w:rsid w:val="00726294"/>
    <w:rsid w:val="00727BE8"/>
    <w:rsid w:val="007300FC"/>
    <w:rsid w:val="0073274D"/>
    <w:rsid w:val="00732BF1"/>
    <w:rsid w:val="0073559C"/>
    <w:rsid w:val="00735868"/>
    <w:rsid w:val="007359D4"/>
    <w:rsid w:val="00740A48"/>
    <w:rsid w:val="00742F95"/>
    <w:rsid w:val="0074499C"/>
    <w:rsid w:val="00745E0D"/>
    <w:rsid w:val="00746265"/>
    <w:rsid w:val="00746358"/>
    <w:rsid w:val="007470C7"/>
    <w:rsid w:val="0075020B"/>
    <w:rsid w:val="0075057E"/>
    <w:rsid w:val="00751091"/>
    <w:rsid w:val="00752D34"/>
    <w:rsid w:val="00755C49"/>
    <w:rsid w:val="0075645E"/>
    <w:rsid w:val="00757BA9"/>
    <w:rsid w:val="007640E8"/>
    <w:rsid w:val="00765F9A"/>
    <w:rsid w:val="00766206"/>
    <w:rsid w:val="0076683C"/>
    <w:rsid w:val="00766C15"/>
    <w:rsid w:val="007677F6"/>
    <w:rsid w:val="00767FD1"/>
    <w:rsid w:val="00770CA5"/>
    <w:rsid w:val="00770E1F"/>
    <w:rsid w:val="00773135"/>
    <w:rsid w:val="00773EF3"/>
    <w:rsid w:val="0077433B"/>
    <w:rsid w:val="00774A29"/>
    <w:rsid w:val="00776560"/>
    <w:rsid w:val="00780138"/>
    <w:rsid w:val="00780B0F"/>
    <w:rsid w:val="00780C12"/>
    <w:rsid w:val="007825D6"/>
    <w:rsid w:val="00783742"/>
    <w:rsid w:val="0078484C"/>
    <w:rsid w:val="00784FD2"/>
    <w:rsid w:val="007851FB"/>
    <w:rsid w:val="0078735B"/>
    <w:rsid w:val="00787631"/>
    <w:rsid w:val="00787F11"/>
    <w:rsid w:val="00790F8F"/>
    <w:rsid w:val="00791CB3"/>
    <w:rsid w:val="00793B9D"/>
    <w:rsid w:val="007976AE"/>
    <w:rsid w:val="007A4B90"/>
    <w:rsid w:val="007A797E"/>
    <w:rsid w:val="007B2DED"/>
    <w:rsid w:val="007B3013"/>
    <w:rsid w:val="007B34A7"/>
    <w:rsid w:val="007B419D"/>
    <w:rsid w:val="007B481F"/>
    <w:rsid w:val="007B759B"/>
    <w:rsid w:val="007B7F29"/>
    <w:rsid w:val="007C04E6"/>
    <w:rsid w:val="007C0CFD"/>
    <w:rsid w:val="007C17E7"/>
    <w:rsid w:val="007C5A62"/>
    <w:rsid w:val="007D0E47"/>
    <w:rsid w:val="007D2EFF"/>
    <w:rsid w:val="007E0407"/>
    <w:rsid w:val="007E0C3F"/>
    <w:rsid w:val="007E1937"/>
    <w:rsid w:val="007E3216"/>
    <w:rsid w:val="007E4A56"/>
    <w:rsid w:val="007E5A28"/>
    <w:rsid w:val="007E6178"/>
    <w:rsid w:val="007F24F5"/>
    <w:rsid w:val="007F65CB"/>
    <w:rsid w:val="007F713D"/>
    <w:rsid w:val="007F7221"/>
    <w:rsid w:val="007F7623"/>
    <w:rsid w:val="00800582"/>
    <w:rsid w:val="00801947"/>
    <w:rsid w:val="00801CBA"/>
    <w:rsid w:val="00803F7D"/>
    <w:rsid w:val="00804731"/>
    <w:rsid w:val="00804BA3"/>
    <w:rsid w:val="008052CD"/>
    <w:rsid w:val="008057A7"/>
    <w:rsid w:val="00806669"/>
    <w:rsid w:val="00806F64"/>
    <w:rsid w:val="0080704D"/>
    <w:rsid w:val="00813B0E"/>
    <w:rsid w:val="008200E9"/>
    <w:rsid w:val="00823912"/>
    <w:rsid w:val="00824751"/>
    <w:rsid w:val="00825629"/>
    <w:rsid w:val="0083005D"/>
    <w:rsid w:val="008307B3"/>
    <w:rsid w:val="00831232"/>
    <w:rsid w:val="00831280"/>
    <w:rsid w:val="0083246A"/>
    <w:rsid w:val="00833F5C"/>
    <w:rsid w:val="00834ACD"/>
    <w:rsid w:val="008400D3"/>
    <w:rsid w:val="00840C1C"/>
    <w:rsid w:val="008426B4"/>
    <w:rsid w:val="008508CF"/>
    <w:rsid w:val="008516AA"/>
    <w:rsid w:val="00851B18"/>
    <w:rsid w:val="00852458"/>
    <w:rsid w:val="00854B85"/>
    <w:rsid w:val="00857348"/>
    <w:rsid w:val="00857433"/>
    <w:rsid w:val="00857D4B"/>
    <w:rsid w:val="00865A82"/>
    <w:rsid w:val="00866EA5"/>
    <w:rsid w:val="00872272"/>
    <w:rsid w:val="00876892"/>
    <w:rsid w:val="00877C06"/>
    <w:rsid w:val="00882488"/>
    <w:rsid w:val="0088274A"/>
    <w:rsid w:val="0088296F"/>
    <w:rsid w:val="00884FBE"/>
    <w:rsid w:val="008906C1"/>
    <w:rsid w:val="0089145C"/>
    <w:rsid w:val="008927A4"/>
    <w:rsid w:val="00893037"/>
    <w:rsid w:val="00897310"/>
    <w:rsid w:val="00897768"/>
    <w:rsid w:val="008A3C6A"/>
    <w:rsid w:val="008A48CA"/>
    <w:rsid w:val="008B132D"/>
    <w:rsid w:val="008B22AF"/>
    <w:rsid w:val="008B2674"/>
    <w:rsid w:val="008B3283"/>
    <w:rsid w:val="008B350B"/>
    <w:rsid w:val="008B40A9"/>
    <w:rsid w:val="008B4BD3"/>
    <w:rsid w:val="008B60E3"/>
    <w:rsid w:val="008C1919"/>
    <w:rsid w:val="008C282E"/>
    <w:rsid w:val="008C5058"/>
    <w:rsid w:val="008C6D09"/>
    <w:rsid w:val="008D017B"/>
    <w:rsid w:val="008D203D"/>
    <w:rsid w:val="008D2B0B"/>
    <w:rsid w:val="008D5F43"/>
    <w:rsid w:val="008D604D"/>
    <w:rsid w:val="008D6AEC"/>
    <w:rsid w:val="008D7AAB"/>
    <w:rsid w:val="008E01B5"/>
    <w:rsid w:val="008E0429"/>
    <w:rsid w:val="008E5D9E"/>
    <w:rsid w:val="008E76FC"/>
    <w:rsid w:val="008E790B"/>
    <w:rsid w:val="008E7F00"/>
    <w:rsid w:val="008F0FD6"/>
    <w:rsid w:val="009001F6"/>
    <w:rsid w:val="00905E5F"/>
    <w:rsid w:val="00906C24"/>
    <w:rsid w:val="009102B7"/>
    <w:rsid w:val="00910667"/>
    <w:rsid w:val="00913437"/>
    <w:rsid w:val="00923231"/>
    <w:rsid w:val="00923821"/>
    <w:rsid w:val="00924A0E"/>
    <w:rsid w:val="00926125"/>
    <w:rsid w:val="00926D36"/>
    <w:rsid w:val="009309C1"/>
    <w:rsid w:val="00930AD9"/>
    <w:rsid w:val="009312DC"/>
    <w:rsid w:val="00933D56"/>
    <w:rsid w:val="00936A67"/>
    <w:rsid w:val="00940713"/>
    <w:rsid w:val="00942BBC"/>
    <w:rsid w:val="0094361E"/>
    <w:rsid w:val="009443B5"/>
    <w:rsid w:val="00946AC3"/>
    <w:rsid w:val="00952790"/>
    <w:rsid w:val="00952D0E"/>
    <w:rsid w:val="0095366C"/>
    <w:rsid w:val="00954F85"/>
    <w:rsid w:val="00954FEF"/>
    <w:rsid w:val="009551FA"/>
    <w:rsid w:val="00955461"/>
    <w:rsid w:val="00955650"/>
    <w:rsid w:val="00956817"/>
    <w:rsid w:val="00960438"/>
    <w:rsid w:val="009655EC"/>
    <w:rsid w:val="00966C35"/>
    <w:rsid w:val="0097223F"/>
    <w:rsid w:val="00974B75"/>
    <w:rsid w:val="00975519"/>
    <w:rsid w:val="00977028"/>
    <w:rsid w:val="0097755A"/>
    <w:rsid w:val="009810E7"/>
    <w:rsid w:val="0098135A"/>
    <w:rsid w:val="00982669"/>
    <w:rsid w:val="00982B39"/>
    <w:rsid w:val="00984957"/>
    <w:rsid w:val="00984FD7"/>
    <w:rsid w:val="00985FC7"/>
    <w:rsid w:val="00986368"/>
    <w:rsid w:val="00991B55"/>
    <w:rsid w:val="00992A77"/>
    <w:rsid w:val="009962DD"/>
    <w:rsid w:val="009A074C"/>
    <w:rsid w:val="009A1A58"/>
    <w:rsid w:val="009A2DF7"/>
    <w:rsid w:val="009A3583"/>
    <w:rsid w:val="009A78D8"/>
    <w:rsid w:val="009A7CC0"/>
    <w:rsid w:val="009A7CF5"/>
    <w:rsid w:val="009B04E0"/>
    <w:rsid w:val="009B1615"/>
    <w:rsid w:val="009B26BC"/>
    <w:rsid w:val="009B52BE"/>
    <w:rsid w:val="009C1228"/>
    <w:rsid w:val="009C2741"/>
    <w:rsid w:val="009C2BD0"/>
    <w:rsid w:val="009C3B51"/>
    <w:rsid w:val="009C3B73"/>
    <w:rsid w:val="009C4DCA"/>
    <w:rsid w:val="009C66F5"/>
    <w:rsid w:val="009C7349"/>
    <w:rsid w:val="009C74F2"/>
    <w:rsid w:val="009D15C8"/>
    <w:rsid w:val="009D5811"/>
    <w:rsid w:val="009D5A3C"/>
    <w:rsid w:val="009D6031"/>
    <w:rsid w:val="009E425F"/>
    <w:rsid w:val="009E4547"/>
    <w:rsid w:val="009E529C"/>
    <w:rsid w:val="009E7F91"/>
    <w:rsid w:val="009F2848"/>
    <w:rsid w:val="009F301A"/>
    <w:rsid w:val="009F5AB9"/>
    <w:rsid w:val="009F63E8"/>
    <w:rsid w:val="009F642E"/>
    <w:rsid w:val="00A003A1"/>
    <w:rsid w:val="00A01D06"/>
    <w:rsid w:val="00A01EE9"/>
    <w:rsid w:val="00A053F4"/>
    <w:rsid w:val="00A05E6D"/>
    <w:rsid w:val="00A05FC0"/>
    <w:rsid w:val="00A1260E"/>
    <w:rsid w:val="00A15E74"/>
    <w:rsid w:val="00A1732D"/>
    <w:rsid w:val="00A21FC4"/>
    <w:rsid w:val="00A22B0E"/>
    <w:rsid w:val="00A23017"/>
    <w:rsid w:val="00A25A51"/>
    <w:rsid w:val="00A27FF8"/>
    <w:rsid w:val="00A30670"/>
    <w:rsid w:val="00A30838"/>
    <w:rsid w:val="00A3086A"/>
    <w:rsid w:val="00A31755"/>
    <w:rsid w:val="00A32BB6"/>
    <w:rsid w:val="00A4058A"/>
    <w:rsid w:val="00A4410F"/>
    <w:rsid w:val="00A44E03"/>
    <w:rsid w:val="00A45FEC"/>
    <w:rsid w:val="00A46269"/>
    <w:rsid w:val="00A46982"/>
    <w:rsid w:val="00A50FB0"/>
    <w:rsid w:val="00A51A67"/>
    <w:rsid w:val="00A52B60"/>
    <w:rsid w:val="00A54A39"/>
    <w:rsid w:val="00A55991"/>
    <w:rsid w:val="00A55D4E"/>
    <w:rsid w:val="00A6044E"/>
    <w:rsid w:val="00A632A5"/>
    <w:rsid w:val="00A679D6"/>
    <w:rsid w:val="00A67A64"/>
    <w:rsid w:val="00A67F43"/>
    <w:rsid w:val="00A70B8F"/>
    <w:rsid w:val="00A73564"/>
    <w:rsid w:val="00A73A1A"/>
    <w:rsid w:val="00A76450"/>
    <w:rsid w:val="00A77A48"/>
    <w:rsid w:val="00A77EBA"/>
    <w:rsid w:val="00A8348B"/>
    <w:rsid w:val="00A85DB5"/>
    <w:rsid w:val="00A85DC9"/>
    <w:rsid w:val="00A9029C"/>
    <w:rsid w:val="00A909AA"/>
    <w:rsid w:val="00A912E2"/>
    <w:rsid w:val="00A938AE"/>
    <w:rsid w:val="00A943CD"/>
    <w:rsid w:val="00A95388"/>
    <w:rsid w:val="00A96EF4"/>
    <w:rsid w:val="00A97FA3"/>
    <w:rsid w:val="00AA162E"/>
    <w:rsid w:val="00AA3AF7"/>
    <w:rsid w:val="00AA3C37"/>
    <w:rsid w:val="00AA7334"/>
    <w:rsid w:val="00AB0239"/>
    <w:rsid w:val="00AB095A"/>
    <w:rsid w:val="00AB172C"/>
    <w:rsid w:val="00AB3CEC"/>
    <w:rsid w:val="00AB5D95"/>
    <w:rsid w:val="00AB6904"/>
    <w:rsid w:val="00AB7808"/>
    <w:rsid w:val="00AC0D8D"/>
    <w:rsid w:val="00AC2D08"/>
    <w:rsid w:val="00AC41E0"/>
    <w:rsid w:val="00AC484D"/>
    <w:rsid w:val="00AC7927"/>
    <w:rsid w:val="00AD2A63"/>
    <w:rsid w:val="00AD3FD3"/>
    <w:rsid w:val="00AD4107"/>
    <w:rsid w:val="00AD4779"/>
    <w:rsid w:val="00AD5B1B"/>
    <w:rsid w:val="00AD634B"/>
    <w:rsid w:val="00AD7014"/>
    <w:rsid w:val="00AE0E10"/>
    <w:rsid w:val="00AE2C98"/>
    <w:rsid w:val="00AE3D9E"/>
    <w:rsid w:val="00AE40BB"/>
    <w:rsid w:val="00AE4242"/>
    <w:rsid w:val="00AE4E35"/>
    <w:rsid w:val="00AE5385"/>
    <w:rsid w:val="00AE70C1"/>
    <w:rsid w:val="00AE72D9"/>
    <w:rsid w:val="00AF11C8"/>
    <w:rsid w:val="00AF62B7"/>
    <w:rsid w:val="00B00DD3"/>
    <w:rsid w:val="00B01408"/>
    <w:rsid w:val="00B02800"/>
    <w:rsid w:val="00B04427"/>
    <w:rsid w:val="00B06701"/>
    <w:rsid w:val="00B06A53"/>
    <w:rsid w:val="00B06D98"/>
    <w:rsid w:val="00B07EBE"/>
    <w:rsid w:val="00B10635"/>
    <w:rsid w:val="00B13754"/>
    <w:rsid w:val="00B14C81"/>
    <w:rsid w:val="00B162EB"/>
    <w:rsid w:val="00B17778"/>
    <w:rsid w:val="00B22746"/>
    <w:rsid w:val="00B23110"/>
    <w:rsid w:val="00B23839"/>
    <w:rsid w:val="00B255DB"/>
    <w:rsid w:val="00B2682F"/>
    <w:rsid w:val="00B27866"/>
    <w:rsid w:val="00B27BBF"/>
    <w:rsid w:val="00B317BE"/>
    <w:rsid w:val="00B3294F"/>
    <w:rsid w:val="00B339E0"/>
    <w:rsid w:val="00B33AB2"/>
    <w:rsid w:val="00B343D5"/>
    <w:rsid w:val="00B36832"/>
    <w:rsid w:val="00B3730D"/>
    <w:rsid w:val="00B4100D"/>
    <w:rsid w:val="00B41AB2"/>
    <w:rsid w:val="00B41C37"/>
    <w:rsid w:val="00B421FF"/>
    <w:rsid w:val="00B42DD8"/>
    <w:rsid w:val="00B43AD2"/>
    <w:rsid w:val="00B47D6E"/>
    <w:rsid w:val="00B53E05"/>
    <w:rsid w:val="00B540DE"/>
    <w:rsid w:val="00B54E5C"/>
    <w:rsid w:val="00B55D3C"/>
    <w:rsid w:val="00B575C7"/>
    <w:rsid w:val="00B62F49"/>
    <w:rsid w:val="00B6334C"/>
    <w:rsid w:val="00B635FC"/>
    <w:rsid w:val="00B63B99"/>
    <w:rsid w:val="00B640DA"/>
    <w:rsid w:val="00B674FC"/>
    <w:rsid w:val="00B70280"/>
    <w:rsid w:val="00B703CD"/>
    <w:rsid w:val="00B7145E"/>
    <w:rsid w:val="00B718F5"/>
    <w:rsid w:val="00B72C4A"/>
    <w:rsid w:val="00B72DF9"/>
    <w:rsid w:val="00B7633A"/>
    <w:rsid w:val="00B775DA"/>
    <w:rsid w:val="00B81106"/>
    <w:rsid w:val="00B82D1A"/>
    <w:rsid w:val="00B83B30"/>
    <w:rsid w:val="00B86B1D"/>
    <w:rsid w:val="00B92AAD"/>
    <w:rsid w:val="00B939E9"/>
    <w:rsid w:val="00B9526F"/>
    <w:rsid w:val="00B97C0B"/>
    <w:rsid w:val="00B97EB8"/>
    <w:rsid w:val="00BA24F8"/>
    <w:rsid w:val="00BA4372"/>
    <w:rsid w:val="00BA6162"/>
    <w:rsid w:val="00BA6F35"/>
    <w:rsid w:val="00BB0C93"/>
    <w:rsid w:val="00BB5E03"/>
    <w:rsid w:val="00BB6B37"/>
    <w:rsid w:val="00BB757C"/>
    <w:rsid w:val="00BC02B8"/>
    <w:rsid w:val="00BC08E6"/>
    <w:rsid w:val="00BC1E2D"/>
    <w:rsid w:val="00BC1EDF"/>
    <w:rsid w:val="00BC231A"/>
    <w:rsid w:val="00BC4015"/>
    <w:rsid w:val="00BC6005"/>
    <w:rsid w:val="00BD0B3C"/>
    <w:rsid w:val="00BD0B5A"/>
    <w:rsid w:val="00BD3016"/>
    <w:rsid w:val="00BD3268"/>
    <w:rsid w:val="00BD3B7D"/>
    <w:rsid w:val="00BD7FA6"/>
    <w:rsid w:val="00BE3096"/>
    <w:rsid w:val="00BE3C17"/>
    <w:rsid w:val="00BE3F51"/>
    <w:rsid w:val="00BE4DAA"/>
    <w:rsid w:val="00BE4F24"/>
    <w:rsid w:val="00BE4F7B"/>
    <w:rsid w:val="00BE542E"/>
    <w:rsid w:val="00BE6E16"/>
    <w:rsid w:val="00BE6EDD"/>
    <w:rsid w:val="00BF2173"/>
    <w:rsid w:val="00BF742D"/>
    <w:rsid w:val="00C01F98"/>
    <w:rsid w:val="00C02E3A"/>
    <w:rsid w:val="00C04550"/>
    <w:rsid w:val="00C05647"/>
    <w:rsid w:val="00C05D0D"/>
    <w:rsid w:val="00C0655A"/>
    <w:rsid w:val="00C111CE"/>
    <w:rsid w:val="00C1364E"/>
    <w:rsid w:val="00C14749"/>
    <w:rsid w:val="00C14D82"/>
    <w:rsid w:val="00C17F56"/>
    <w:rsid w:val="00C20452"/>
    <w:rsid w:val="00C2154C"/>
    <w:rsid w:val="00C237F4"/>
    <w:rsid w:val="00C244C3"/>
    <w:rsid w:val="00C248F4"/>
    <w:rsid w:val="00C25EDA"/>
    <w:rsid w:val="00C272E0"/>
    <w:rsid w:val="00C27643"/>
    <w:rsid w:val="00C35B91"/>
    <w:rsid w:val="00C36B65"/>
    <w:rsid w:val="00C379CD"/>
    <w:rsid w:val="00C52B27"/>
    <w:rsid w:val="00C54F72"/>
    <w:rsid w:val="00C568DA"/>
    <w:rsid w:val="00C572A7"/>
    <w:rsid w:val="00C604D2"/>
    <w:rsid w:val="00C60D46"/>
    <w:rsid w:val="00C60E33"/>
    <w:rsid w:val="00C636A5"/>
    <w:rsid w:val="00C63D3D"/>
    <w:rsid w:val="00C63F71"/>
    <w:rsid w:val="00C645CD"/>
    <w:rsid w:val="00C64721"/>
    <w:rsid w:val="00C647E7"/>
    <w:rsid w:val="00C64869"/>
    <w:rsid w:val="00C64F94"/>
    <w:rsid w:val="00C65372"/>
    <w:rsid w:val="00C65E3B"/>
    <w:rsid w:val="00C67C83"/>
    <w:rsid w:val="00C70706"/>
    <w:rsid w:val="00C72065"/>
    <w:rsid w:val="00C7284F"/>
    <w:rsid w:val="00C73C8D"/>
    <w:rsid w:val="00C763E1"/>
    <w:rsid w:val="00C85493"/>
    <w:rsid w:val="00C86A17"/>
    <w:rsid w:val="00C871D1"/>
    <w:rsid w:val="00C905FD"/>
    <w:rsid w:val="00C90914"/>
    <w:rsid w:val="00C9100C"/>
    <w:rsid w:val="00C9168F"/>
    <w:rsid w:val="00C91BD2"/>
    <w:rsid w:val="00C92FB0"/>
    <w:rsid w:val="00C94769"/>
    <w:rsid w:val="00C94A2D"/>
    <w:rsid w:val="00C96FBE"/>
    <w:rsid w:val="00C976AA"/>
    <w:rsid w:val="00CA09A4"/>
    <w:rsid w:val="00CA298F"/>
    <w:rsid w:val="00CA4BC3"/>
    <w:rsid w:val="00CA6E7D"/>
    <w:rsid w:val="00CA78CC"/>
    <w:rsid w:val="00CB0C13"/>
    <w:rsid w:val="00CB15B7"/>
    <w:rsid w:val="00CB1B89"/>
    <w:rsid w:val="00CB23FA"/>
    <w:rsid w:val="00CB3E48"/>
    <w:rsid w:val="00CB43C9"/>
    <w:rsid w:val="00CB4AE3"/>
    <w:rsid w:val="00CB5A6E"/>
    <w:rsid w:val="00CB6CFA"/>
    <w:rsid w:val="00CC06CE"/>
    <w:rsid w:val="00CC3D12"/>
    <w:rsid w:val="00CC4AD4"/>
    <w:rsid w:val="00CC59D9"/>
    <w:rsid w:val="00CC61DC"/>
    <w:rsid w:val="00CC6EDD"/>
    <w:rsid w:val="00CD08FB"/>
    <w:rsid w:val="00CD2125"/>
    <w:rsid w:val="00CD4135"/>
    <w:rsid w:val="00CD4D73"/>
    <w:rsid w:val="00CE020F"/>
    <w:rsid w:val="00CF2830"/>
    <w:rsid w:val="00CF324B"/>
    <w:rsid w:val="00CF3D02"/>
    <w:rsid w:val="00CF3DE4"/>
    <w:rsid w:val="00CF4058"/>
    <w:rsid w:val="00CF4070"/>
    <w:rsid w:val="00CF466D"/>
    <w:rsid w:val="00CF76CA"/>
    <w:rsid w:val="00CF7951"/>
    <w:rsid w:val="00D00AE6"/>
    <w:rsid w:val="00D01D2E"/>
    <w:rsid w:val="00D02B86"/>
    <w:rsid w:val="00D03003"/>
    <w:rsid w:val="00D07CDE"/>
    <w:rsid w:val="00D10FF7"/>
    <w:rsid w:val="00D11721"/>
    <w:rsid w:val="00D1232A"/>
    <w:rsid w:val="00D132E9"/>
    <w:rsid w:val="00D13692"/>
    <w:rsid w:val="00D13F09"/>
    <w:rsid w:val="00D14DA8"/>
    <w:rsid w:val="00D1759E"/>
    <w:rsid w:val="00D205EA"/>
    <w:rsid w:val="00D209C1"/>
    <w:rsid w:val="00D21398"/>
    <w:rsid w:val="00D22C6C"/>
    <w:rsid w:val="00D24769"/>
    <w:rsid w:val="00D26CF1"/>
    <w:rsid w:val="00D279C7"/>
    <w:rsid w:val="00D27AC0"/>
    <w:rsid w:val="00D31415"/>
    <w:rsid w:val="00D33AC1"/>
    <w:rsid w:val="00D34A0D"/>
    <w:rsid w:val="00D35B3F"/>
    <w:rsid w:val="00D40E80"/>
    <w:rsid w:val="00D41686"/>
    <w:rsid w:val="00D44D8A"/>
    <w:rsid w:val="00D467E7"/>
    <w:rsid w:val="00D46F65"/>
    <w:rsid w:val="00D502A9"/>
    <w:rsid w:val="00D540E7"/>
    <w:rsid w:val="00D5464D"/>
    <w:rsid w:val="00D6070F"/>
    <w:rsid w:val="00D60EFE"/>
    <w:rsid w:val="00D64168"/>
    <w:rsid w:val="00D64799"/>
    <w:rsid w:val="00D659F7"/>
    <w:rsid w:val="00D67E9A"/>
    <w:rsid w:val="00D72229"/>
    <w:rsid w:val="00D72E84"/>
    <w:rsid w:val="00D733CF"/>
    <w:rsid w:val="00D8448E"/>
    <w:rsid w:val="00D86767"/>
    <w:rsid w:val="00D872A5"/>
    <w:rsid w:val="00D94131"/>
    <w:rsid w:val="00D94A23"/>
    <w:rsid w:val="00D94BEB"/>
    <w:rsid w:val="00D95B78"/>
    <w:rsid w:val="00D96771"/>
    <w:rsid w:val="00D97997"/>
    <w:rsid w:val="00DA1898"/>
    <w:rsid w:val="00DA4ADB"/>
    <w:rsid w:val="00DA4FC9"/>
    <w:rsid w:val="00DA5B95"/>
    <w:rsid w:val="00DA5D73"/>
    <w:rsid w:val="00DA7448"/>
    <w:rsid w:val="00DB11AE"/>
    <w:rsid w:val="00DB5F3F"/>
    <w:rsid w:val="00DB6D89"/>
    <w:rsid w:val="00DC14FC"/>
    <w:rsid w:val="00DC1525"/>
    <w:rsid w:val="00DC1F66"/>
    <w:rsid w:val="00DC5A20"/>
    <w:rsid w:val="00DC5A2B"/>
    <w:rsid w:val="00DC6244"/>
    <w:rsid w:val="00DC725D"/>
    <w:rsid w:val="00DC7F9C"/>
    <w:rsid w:val="00DD1694"/>
    <w:rsid w:val="00DD186B"/>
    <w:rsid w:val="00DD3521"/>
    <w:rsid w:val="00DD396B"/>
    <w:rsid w:val="00DD7377"/>
    <w:rsid w:val="00DE1C79"/>
    <w:rsid w:val="00DE6A6E"/>
    <w:rsid w:val="00DE6DC6"/>
    <w:rsid w:val="00DE6FFE"/>
    <w:rsid w:val="00DF2998"/>
    <w:rsid w:val="00DF3032"/>
    <w:rsid w:val="00DF353C"/>
    <w:rsid w:val="00DF3E8B"/>
    <w:rsid w:val="00DF4F85"/>
    <w:rsid w:val="00DF72CA"/>
    <w:rsid w:val="00DF7698"/>
    <w:rsid w:val="00DF7942"/>
    <w:rsid w:val="00DF7ADE"/>
    <w:rsid w:val="00E0175A"/>
    <w:rsid w:val="00E0473F"/>
    <w:rsid w:val="00E07C21"/>
    <w:rsid w:val="00E1242C"/>
    <w:rsid w:val="00E127FA"/>
    <w:rsid w:val="00E1319E"/>
    <w:rsid w:val="00E1574D"/>
    <w:rsid w:val="00E17698"/>
    <w:rsid w:val="00E206F2"/>
    <w:rsid w:val="00E2104C"/>
    <w:rsid w:val="00E236B4"/>
    <w:rsid w:val="00E23F2F"/>
    <w:rsid w:val="00E24216"/>
    <w:rsid w:val="00E26DBB"/>
    <w:rsid w:val="00E31B00"/>
    <w:rsid w:val="00E32ED3"/>
    <w:rsid w:val="00E3326D"/>
    <w:rsid w:val="00E344F6"/>
    <w:rsid w:val="00E34A0C"/>
    <w:rsid w:val="00E34B9A"/>
    <w:rsid w:val="00E35E77"/>
    <w:rsid w:val="00E363AD"/>
    <w:rsid w:val="00E369D5"/>
    <w:rsid w:val="00E40B31"/>
    <w:rsid w:val="00E41441"/>
    <w:rsid w:val="00E41FB0"/>
    <w:rsid w:val="00E4503D"/>
    <w:rsid w:val="00E45670"/>
    <w:rsid w:val="00E476E8"/>
    <w:rsid w:val="00E50727"/>
    <w:rsid w:val="00E51389"/>
    <w:rsid w:val="00E522A2"/>
    <w:rsid w:val="00E52FB3"/>
    <w:rsid w:val="00E554A0"/>
    <w:rsid w:val="00E565C5"/>
    <w:rsid w:val="00E5752F"/>
    <w:rsid w:val="00E60B05"/>
    <w:rsid w:val="00E632AB"/>
    <w:rsid w:val="00E636A7"/>
    <w:rsid w:val="00E63D62"/>
    <w:rsid w:val="00E72DEA"/>
    <w:rsid w:val="00E73815"/>
    <w:rsid w:val="00E7569A"/>
    <w:rsid w:val="00E80064"/>
    <w:rsid w:val="00E82C3C"/>
    <w:rsid w:val="00E83DEE"/>
    <w:rsid w:val="00E85EC4"/>
    <w:rsid w:val="00E8672C"/>
    <w:rsid w:val="00E86F14"/>
    <w:rsid w:val="00E917C4"/>
    <w:rsid w:val="00E9227D"/>
    <w:rsid w:val="00E95B25"/>
    <w:rsid w:val="00E95E8B"/>
    <w:rsid w:val="00E962B9"/>
    <w:rsid w:val="00E97383"/>
    <w:rsid w:val="00EA0E04"/>
    <w:rsid w:val="00EA1425"/>
    <w:rsid w:val="00EA251C"/>
    <w:rsid w:val="00EA28F0"/>
    <w:rsid w:val="00EA505D"/>
    <w:rsid w:val="00EA519F"/>
    <w:rsid w:val="00EA6446"/>
    <w:rsid w:val="00EB038F"/>
    <w:rsid w:val="00EB0747"/>
    <w:rsid w:val="00EB0B31"/>
    <w:rsid w:val="00EB28DF"/>
    <w:rsid w:val="00EB33CD"/>
    <w:rsid w:val="00EB443C"/>
    <w:rsid w:val="00EB4926"/>
    <w:rsid w:val="00EB4F5E"/>
    <w:rsid w:val="00EB64DF"/>
    <w:rsid w:val="00EC55B2"/>
    <w:rsid w:val="00EC61EA"/>
    <w:rsid w:val="00EC6FAE"/>
    <w:rsid w:val="00ED0457"/>
    <w:rsid w:val="00ED23A2"/>
    <w:rsid w:val="00ED2791"/>
    <w:rsid w:val="00ED2973"/>
    <w:rsid w:val="00ED35E2"/>
    <w:rsid w:val="00ED3C29"/>
    <w:rsid w:val="00ED59C1"/>
    <w:rsid w:val="00ED7A94"/>
    <w:rsid w:val="00EE0AAD"/>
    <w:rsid w:val="00EE0F21"/>
    <w:rsid w:val="00EE1C3B"/>
    <w:rsid w:val="00EE3133"/>
    <w:rsid w:val="00EE3E89"/>
    <w:rsid w:val="00EE490D"/>
    <w:rsid w:val="00EE4B99"/>
    <w:rsid w:val="00EE4F40"/>
    <w:rsid w:val="00EE546D"/>
    <w:rsid w:val="00EE773C"/>
    <w:rsid w:val="00EF02A7"/>
    <w:rsid w:val="00EF2C57"/>
    <w:rsid w:val="00EF4719"/>
    <w:rsid w:val="00EF5233"/>
    <w:rsid w:val="00EF6579"/>
    <w:rsid w:val="00EF6F43"/>
    <w:rsid w:val="00F00E87"/>
    <w:rsid w:val="00F01A22"/>
    <w:rsid w:val="00F020CA"/>
    <w:rsid w:val="00F03439"/>
    <w:rsid w:val="00F03A35"/>
    <w:rsid w:val="00F0510A"/>
    <w:rsid w:val="00F05AB2"/>
    <w:rsid w:val="00F07B6C"/>
    <w:rsid w:val="00F12517"/>
    <w:rsid w:val="00F12E80"/>
    <w:rsid w:val="00F14C22"/>
    <w:rsid w:val="00F15D75"/>
    <w:rsid w:val="00F2005B"/>
    <w:rsid w:val="00F204A9"/>
    <w:rsid w:val="00F20D66"/>
    <w:rsid w:val="00F219E6"/>
    <w:rsid w:val="00F247AB"/>
    <w:rsid w:val="00F26838"/>
    <w:rsid w:val="00F26A8E"/>
    <w:rsid w:val="00F31272"/>
    <w:rsid w:val="00F32158"/>
    <w:rsid w:val="00F32393"/>
    <w:rsid w:val="00F363D3"/>
    <w:rsid w:val="00F371A5"/>
    <w:rsid w:val="00F4076E"/>
    <w:rsid w:val="00F41532"/>
    <w:rsid w:val="00F43026"/>
    <w:rsid w:val="00F443F1"/>
    <w:rsid w:val="00F453AF"/>
    <w:rsid w:val="00F52299"/>
    <w:rsid w:val="00F53D1B"/>
    <w:rsid w:val="00F55627"/>
    <w:rsid w:val="00F61308"/>
    <w:rsid w:val="00F626DC"/>
    <w:rsid w:val="00F700F4"/>
    <w:rsid w:val="00F718FA"/>
    <w:rsid w:val="00F72EE4"/>
    <w:rsid w:val="00F731EB"/>
    <w:rsid w:val="00F772E3"/>
    <w:rsid w:val="00F8181D"/>
    <w:rsid w:val="00F81C20"/>
    <w:rsid w:val="00F825CB"/>
    <w:rsid w:val="00F82651"/>
    <w:rsid w:val="00F82C1F"/>
    <w:rsid w:val="00F8756A"/>
    <w:rsid w:val="00F92D91"/>
    <w:rsid w:val="00F94714"/>
    <w:rsid w:val="00F94A2A"/>
    <w:rsid w:val="00F95A51"/>
    <w:rsid w:val="00F9623C"/>
    <w:rsid w:val="00F96347"/>
    <w:rsid w:val="00FA0AD5"/>
    <w:rsid w:val="00FA24AB"/>
    <w:rsid w:val="00FA3038"/>
    <w:rsid w:val="00FA3E4A"/>
    <w:rsid w:val="00FA44E1"/>
    <w:rsid w:val="00FA684A"/>
    <w:rsid w:val="00FB4507"/>
    <w:rsid w:val="00FC190D"/>
    <w:rsid w:val="00FC3BD3"/>
    <w:rsid w:val="00FC73EA"/>
    <w:rsid w:val="00FC7EC6"/>
    <w:rsid w:val="00FD01A7"/>
    <w:rsid w:val="00FD1E1B"/>
    <w:rsid w:val="00FD26A2"/>
    <w:rsid w:val="00FD298B"/>
    <w:rsid w:val="00FE5052"/>
    <w:rsid w:val="00FE64C6"/>
    <w:rsid w:val="00FF3874"/>
    <w:rsid w:val="00FF430F"/>
    <w:rsid w:val="00FF4882"/>
    <w:rsid w:val="00FF5B75"/>
    <w:rsid w:val="00FF6192"/>
    <w:rsid w:val="00FF6853"/>
    <w:rsid w:val="00FF77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35C107"/>
  <w14:defaultImageDpi w14:val="32767"/>
  <w15:docId w15:val="{23E0D8C5-68CE-414D-AEA5-FA0A9E5D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701"/>
    <w:rPr>
      <w:rFonts w:ascii="Times New Roman" w:eastAsia="Times New Roman" w:hAnsi="Times New Roman" w:cs="Times New Roman"/>
    </w:rPr>
  </w:style>
  <w:style w:type="paragraph" w:styleId="Heading1">
    <w:name w:val="heading 1"/>
    <w:basedOn w:val="Normal"/>
    <w:link w:val="Heading1Char"/>
    <w:uiPriority w:val="9"/>
    <w:qFormat/>
    <w:rsid w:val="008D5F43"/>
    <w:pPr>
      <w:spacing w:before="100" w:beforeAutospacing="1" w:after="100" w:afterAutospacing="1"/>
      <w:outlineLvl w:val="0"/>
    </w:pPr>
    <w:rPr>
      <w:b/>
      <w:bCs/>
      <w:kern w:val="36"/>
      <w:sz w:val="48"/>
      <w:szCs w:val="48"/>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477D2"/>
    <w:pPr>
      <w:ind w:left="720"/>
      <w:contextualSpacing/>
    </w:pPr>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746265"/>
    <w:pPr>
      <w:jc w:val="center"/>
    </w:pPr>
    <w:rPr>
      <w:rFonts w:ascii="Calibri" w:eastAsiaTheme="minorEastAsia" w:hAnsi="Calibri" w:cs="Calibri"/>
    </w:rPr>
  </w:style>
  <w:style w:type="character" w:customStyle="1" w:styleId="ListParagraphChar">
    <w:name w:val="List Paragraph Char"/>
    <w:basedOn w:val="DefaultParagraphFont"/>
    <w:link w:val="ListParagraph"/>
    <w:uiPriority w:val="34"/>
    <w:rsid w:val="00746265"/>
  </w:style>
  <w:style w:type="character" w:customStyle="1" w:styleId="EndNoteBibliographyTitleChar">
    <w:name w:val="EndNote Bibliography Title Char"/>
    <w:basedOn w:val="ListParagraphChar"/>
    <w:link w:val="EndNoteBibliographyTitle"/>
    <w:rsid w:val="00746265"/>
    <w:rPr>
      <w:rFonts w:ascii="Calibri" w:hAnsi="Calibri" w:cs="Calibri"/>
    </w:rPr>
  </w:style>
  <w:style w:type="paragraph" w:customStyle="1" w:styleId="EndNoteBibliography">
    <w:name w:val="EndNote Bibliography"/>
    <w:basedOn w:val="Normal"/>
    <w:link w:val="EndNoteBibliographyChar"/>
    <w:rsid w:val="00746265"/>
    <w:rPr>
      <w:rFonts w:ascii="Calibri" w:eastAsiaTheme="minorEastAsia" w:hAnsi="Calibri" w:cs="Calibri"/>
    </w:rPr>
  </w:style>
  <w:style w:type="character" w:customStyle="1" w:styleId="EndNoteBibliographyChar">
    <w:name w:val="EndNote Bibliography Char"/>
    <w:basedOn w:val="ListParagraphChar"/>
    <w:link w:val="EndNoteBibliography"/>
    <w:rsid w:val="00746265"/>
    <w:rPr>
      <w:rFonts w:ascii="Calibri" w:hAnsi="Calibri" w:cs="Calibri"/>
    </w:rPr>
  </w:style>
  <w:style w:type="table" w:styleId="TableGrid">
    <w:name w:val="Table Grid"/>
    <w:basedOn w:val="TableNormal"/>
    <w:uiPriority w:val="39"/>
    <w:rsid w:val="002E0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4C77"/>
    <w:rPr>
      <w:color w:val="0563C1" w:themeColor="hyperlink"/>
      <w:u w:val="single"/>
    </w:rPr>
  </w:style>
  <w:style w:type="character" w:customStyle="1" w:styleId="UnresolvedMention1">
    <w:name w:val="Unresolved Mention1"/>
    <w:basedOn w:val="DefaultParagraphFont"/>
    <w:uiPriority w:val="99"/>
    <w:rsid w:val="00284C77"/>
    <w:rPr>
      <w:color w:val="605E5C"/>
      <w:shd w:val="clear" w:color="auto" w:fill="E1DFDD"/>
    </w:rPr>
  </w:style>
  <w:style w:type="character" w:styleId="LineNumber">
    <w:name w:val="line number"/>
    <w:basedOn w:val="DefaultParagraphFont"/>
    <w:uiPriority w:val="99"/>
    <w:semiHidden/>
    <w:unhideWhenUsed/>
    <w:rsid w:val="00284C77"/>
  </w:style>
  <w:style w:type="paragraph" w:styleId="Footer">
    <w:name w:val="footer"/>
    <w:basedOn w:val="Normal"/>
    <w:link w:val="FooterChar"/>
    <w:uiPriority w:val="99"/>
    <w:unhideWhenUsed/>
    <w:rsid w:val="00284C77"/>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284C77"/>
  </w:style>
  <w:style w:type="character" w:styleId="PageNumber">
    <w:name w:val="page number"/>
    <w:basedOn w:val="DefaultParagraphFont"/>
    <w:uiPriority w:val="99"/>
    <w:semiHidden/>
    <w:unhideWhenUsed/>
    <w:rsid w:val="00284C77"/>
  </w:style>
  <w:style w:type="character" w:styleId="CommentReference">
    <w:name w:val="annotation reference"/>
    <w:basedOn w:val="DefaultParagraphFont"/>
    <w:uiPriority w:val="99"/>
    <w:semiHidden/>
    <w:unhideWhenUsed/>
    <w:rsid w:val="00B47D6E"/>
    <w:rPr>
      <w:sz w:val="16"/>
      <w:szCs w:val="16"/>
    </w:rPr>
  </w:style>
  <w:style w:type="paragraph" w:styleId="CommentText">
    <w:name w:val="annotation text"/>
    <w:basedOn w:val="Normal"/>
    <w:link w:val="CommentTextChar"/>
    <w:uiPriority w:val="99"/>
    <w:unhideWhenUsed/>
    <w:rsid w:val="00B47D6E"/>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B47D6E"/>
    <w:rPr>
      <w:sz w:val="20"/>
      <w:szCs w:val="20"/>
    </w:rPr>
  </w:style>
  <w:style w:type="paragraph" w:styleId="CommentSubject">
    <w:name w:val="annotation subject"/>
    <w:basedOn w:val="CommentText"/>
    <w:next w:val="CommentText"/>
    <w:link w:val="CommentSubjectChar"/>
    <w:uiPriority w:val="99"/>
    <w:semiHidden/>
    <w:unhideWhenUsed/>
    <w:rsid w:val="00B47D6E"/>
    <w:rPr>
      <w:b/>
      <w:bCs/>
    </w:rPr>
  </w:style>
  <w:style w:type="character" w:customStyle="1" w:styleId="CommentSubjectChar">
    <w:name w:val="Comment Subject Char"/>
    <w:basedOn w:val="CommentTextChar"/>
    <w:link w:val="CommentSubject"/>
    <w:uiPriority w:val="99"/>
    <w:semiHidden/>
    <w:rsid w:val="00B47D6E"/>
    <w:rPr>
      <w:b/>
      <w:bCs/>
      <w:sz w:val="20"/>
      <w:szCs w:val="20"/>
    </w:rPr>
  </w:style>
  <w:style w:type="paragraph" w:styleId="BalloonText">
    <w:name w:val="Balloon Text"/>
    <w:basedOn w:val="Normal"/>
    <w:link w:val="BalloonTextChar"/>
    <w:uiPriority w:val="99"/>
    <w:semiHidden/>
    <w:unhideWhenUsed/>
    <w:rsid w:val="00B47D6E"/>
    <w:rPr>
      <w:rFonts w:eastAsiaTheme="minorEastAsia"/>
      <w:sz w:val="18"/>
      <w:szCs w:val="18"/>
    </w:rPr>
  </w:style>
  <w:style w:type="character" w:customStyle="1" w:styleId="BalloonTextChar">
    <w:name w:val="Balloon Text Char"/>
    <w:basedOn w:val="DefaultParagraphFont"/>
    <w:link w:val="BalloonText"/>
    <w:uiPriority w:val="99"/>
    <w:semiHidden/>
    <w:rsid w:val="00B47D6E"/>
    <w:rPr>
      <w:rFonts w:ascii="Times New Roman" w:hAnsi="Times New Roman" w:cs="Times New Roman"/>
      <w:sz w:val="18"/>
      <w:szCs w:val="18"/>
    </w:rPr>
  </w:style>
  <w:style w:type="paragraph" w:styleId="NormalWeb">
    <w:name w:val="Normal (Web)"/>
    <w:basedOn w:val="Normal"/>
    <w:uiPriority w:val="99"/>
    <w:semiHidden/>
    <w:unhideWhenUsed/>
    <w:rsid w:val="007976AE"/>
    <w:pPr>
      <w:spacing w:before="100" w:beforeAutospacing="1" w:after="100" w:afterAutospacing="1"/>
    </w:pPr>
  </w:style>
  <w:style w:type="paragraph" w:customStyle="1" w:styleId="p1">
    <w:name w:val="p1"/>
    <w:basedOn w:val="Normal"/>
    <w:rsid w:val="000D711F"/>
    <w:rPr>
      <w:rFonts w:ascii="Helvetica" w:eastAsiaTheme="minorEastAsia" w:hAnsi="Helvetica"/>
      <w:sz w:val="14"/>
      <w:szCs w:val="14"/>
    </w:rPr>
  </w:style>
  <w:style w:type="character" w:customStyle="1" w:styleId="Heading1Char">
    <w:name w:val="Heading 1 Char"/>
    <w:basedOn w:val="DefaultParagraphFont"/>
    <w:link w:val="Heading1"/>
    <w:uiPriority w:val="9"/>
    <w:rsid w:val="008D5F43"/>
    <w:rPr>
      <w:rFonts w:ascii="Times New Roman" w:eastAsia="Times New Roman" w:hAnsi="Times New Roman" w:cs="Times New Roman"/>
      <w:b/>
      <w:bCs/>
      <w:kern w:val="36"/>
      <w:sz w:val="48"/>
      <w:szCs w:val="48"/>
      <w:lang w:val="en-AU" w:eastAsia="en-AU"/>
    </w:rPr>
  </w:style>
  <w:style w:type="character" w:customStyle="1" w:styleId="UnresolvedMention2">
    <w:name w:val="Unresolved Mention2"/>
    <w:basedOn w:val="DefaultParagraphFont"/>
    <w:uiPriority w:val="99"/>
    <w:semiHidden/>
    <w:unhideWhenUsed/>
    <w:rsid w:val="0012262E"/>
    <w:rPr>
      <w:color w:val="808080"/>
      <w:shd w:val="clear" w:color="auto" w:fill="E6E6E6"/>
    </w:rPr>
  </w:style>
  <w:style w:type="character" w:styleId="FollowedHyperlink">
    <w:name w:val="FollowedHyperlink"/>
    <w:basedOn w:val="DefaultParagraphFont"/>
    <w:uiPriority w:val="99"/>
    <w:semiHidden/>
    <w:unhideWhenUsed/>
    <w:rsid w:val="00930AD9"/>
    <w:rPr>
      <w:color w:val="954F72" w:themeColor="followedHyperlink"/>
      <w:u w:val="single"/>
    </w:rPr>
  </w:style>
  <w:style w:type="paragraph" w:styleId="Revision">
    <w:name w:val="Revision"/>
    <w:hidden/>
    <w:uiPriority w:val="99"/>
    <w:semiHidden/>
    <w:rsid w:val="00D502A9"/>
  </w:style>
  <w:style w:type="character" w:styleId="UnresolvedMention">
    <w:name w:val="Unresolved Mention"/>
    <w:basedOn w:val="DefaultParagraphFont"/>
    <w:uiPriority w:val="99"/>
    <w:semiHidden/>
    <w:unhideWhenUsed/>
    <w:rsid w:val="009F2848"/>
    <w:rPr>
      <w:color w:val="605E5C"/>
      <w:shd w:val="clear" w:color="auto" w:fill="E1DFDD"/>
    </w:rPr>
  </w:style>
  <w:style w:type="paragraph" w:customStyle="1" w:styleId="profile-linkslogin">
    <w:name w:val="profile-links__login"/>
    <w:basedOn w:val="Normal"/>
    <w:rsid w:val="00B575C7"/>
    <w:pPr>
      <w:spacing w:before="100" w:beforeAutospacing="1" w:after="100" w:afterAutospacing="1"/>
    </w:pPr>
    <w:rPr>
      <w:lang w:eastAsia="en-GB"/>
    </w:rPr>
  </w:style>
  <w:style w:type="paragraph" w:customStyle="1" w:styleId="profile-linksregister">
    <w:name w:val="profile-links__register"/>
    <w:basedOn w:val="Normal"/>
    <w:rsid w:val="00B575C7"/>
    <w:pPr>
      <w:spacing w:before="100" w:beforeAutospacing="1" w:after="100" w:afterAutospacing="1"/>
    </w:pPr>
    <w:rPr>
      <w:lang w:eastAsia="en-GB"/>
    </w:rPr>
  </w:style>
  <w:style w:type="paragraph" w:customStyle="1" w:styleId="profile-linkssubscribe">
    <w:name w:val="profile-links__subscribe"/>
    <w:basedOn w:val="Normal"/>
    <w:rsid w:val="00B575C7"/>
    <w:pPr>
      <w:spacing w:before="100" w:beforeAutospacing="1" w:after="100" w:afterAutospacing="1"/>
    </w:pPr>
    <w:rPr>
      <w:lang w:eastAsia="en-GB"/>
    </w:rPr>
  </w:style>
  <w:style w:type="paragraph" w:customStyle="1" w:styleId="profile-linksclaim">
    <w:name w:val="profile-links__claim"/>
    <w:basedOn w:val="Normal"/>
    <w:rsid w:val="00B575C7"/>
    <w:pPr>
      <w:spacing w:before="100" w:beforeAutospacing="1" w:after="100" w:afterAutospacing="1"/>
    </w:pPr>
    <w:rPr>
      <w:lang w:eastAsia="en-GB"/>
    </w:rPr>
  </w:style>
  <w:style w:type="paragraph" w:customStyle="1" w:styleId="profile-linkscart">
    <w:name w:val="profile-links__cart"/>
    <w:basedOn w:val="Normal"/>
    <w:rsid w:val="00B575C7"/>
    <w:pPr>
      <w:spacing w:before="100" w:beforeAutospacing="1" w:after="100" w:afterAutospacing="1"/>
    </w:pPr>
    <w:rPr>
      <w:lang w:eastAsia="en-GB"/>
    </w:rPr>
  </w:style>
  <w:style w:type="character" w:customStyle="1" w:styleId="cart-label">
    <w:name w:val="cart-label"/>
    <w:basedOn w:val="DefaultParagraphFont"/>
    <w:rsid w:val="00B575C7"/>
  </w:style>
  <w:style w:type="character" w:customStyle="1" w:styleId="article-headerjournal">
    <w:name w:val="article-header__journal"/>
    <w:basedOn w:val="DefaultParagraphFont"/>
    <w:rsid w:val="00B575C7"/>
  </w:style>
  <w:style w:type="character" w:customStyle="1" w:styleId="article-headersep">
    <w:name w:val="article-header__sep"/>
    <w:basedOn w:val="DefaultParagraphFont"/>
    <w:rsid w:val="00B575C7"/>
  </w:style>
  <w:style w:type="character" w:customStyle="1" w:styleId="article-headerpages">
    <w:name w:val="article-header__pages"/>
    <w:basedOn w:val="DefaultParagraphFont"/>
    <w:rsid w:val="00B575C7"/>
  </w:style>
  <w:style w:type="character" w:customStyle="1" w:styleId="article-headerdate">
    <w:name w:val="article-header__date"/>
    <w:basedOn w:val="DefaultParagraphFont"/>
    <w:rsid w:val="00B575C7"/>
  </w:style>
  <w:style w:type="paragraph" w:customStyle="1" w:styleId="article-toolsitem">
    <w:name w:val="article-tools__item"/>
    <w:basedOn w:val="Normal"/>
    <w:rsid w:val="00B575C7"/>
    <w:pPr>
      <w:spacing w:before="100" w:beforeAutospacing="1" w:after="100" w:afterAutospacing="1"/>
    </w:pPr>
    <w:rPr>
      <w:lang w:eastAsia="en-GB"/>
    </w:rPr>
  </w:style>
  <w:style w:type="paragraph" w:customStyle="1" w:styleId="loaitem">
    <w:name w:val="loa__item"/>
    <w:basedOn w:val="Normal"/>
    <w:rsid w:val="00B575C7"/>
    <w:pPr>
      <w:spacing w:before="100" w:beforeAutospacing="1" w:after="100" w:afterAutospacing="1"/>
    </w:pPr>
    <w:rPr>
      <w:lang w:eastAsia="en-GB"/>
    </w:rPr>
  </w:style>
  <w:style w:type="character" w:customStyle="1" w:styleId="article-headermark">
    <w:name w:val="article-header__mark"/>
    <w:basedOn w:val="DefaultParagraphFont"/>
    <w:rsid w:val="00B575C7"/>
  </w:style>
  <w:style w:type="character" w:customStyle="1" w:styleId="content-navigationbodytop">
    <w:name w:val="content-navigation__body__top"/>
    <w:basedOn w:val="DefaultParagraphFont"/>
    <w:rsid w:val="00B575C7"/>
  </w:style>
  <w:style w:type="character" w:customStyle="1" w:styleId="content-navigationbodytitle">
    <w:name w:val="content-navigation__body__title"/>
    <w:basedOn w:val="DefaultParagraphFont"/>
    <w:rsid w:val="00B575C7"/>
  </w:style>
  <w:style w:type="character" w:customStyle="1" w:styleId="ellipsis">
    <w:name w:val="ellipsis"/>
    <w:basedOn w:val="DefaultParagraphFont"/>
    <w:rsid w:val="00B575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5482514">
      <w:bodyDiv w:val="1"/>
      <w:marLeft w:val="0"/>
      <w:marRight w:val="0"/>
      <w:marTop w:val="0"/>
      <w:marBottom w:val="0"/>
      <w:divBdr>
        <w:top w:val="none" w:sz="0" w:space="0" w:color="auto"/>
        <w:left w:val="none" w:sz="0" w:space="0" w:color="auto"/>
        <w:bottom w:val="none" w:sz="0" w:space="0" w:color="auto"/>
        <w:right w:val="none" w:sz="0" w:space="0" w:color="auto"/>
      </w:divBdr>
    </w:div>
    <w:div w:id="611060251">
      <w:bodyDiv w:val="1"/>
      <w:marLeft w:val="0"/>
      <w:marRight w:val="0"/>
      <w:marTop w:val="0"/>
      <w:marBottom w:val="0"/>
      <w:divBdr>
        <w:top w:val="none" w:sz="0" w:space="0" w:color="auto"/>
        <w:left w:val="none" w:sz="0" w:space="0" w:color="auto"/>
        <w:bottom w:val="none" w:sz="0" w:space="0" w:color="auto"/>
        <w:right w:val="none" w:sz="0" w:space="0" w:color="auto"/>
      </w:divBdr>
    </w:div>
    <w:div w:id="778187653">
      <w:bodyDiv w:val="1"/>
      <w:marLeft w:val="0"/>
      <w:marRight w:val="0"/>
      <w:marTop w:val="0"/>
      <w:marBottom w:val="0"/>
      <w:divBdr>
        <w:top w:val="none" w:sz="0" w:space="0" w:color="auto"/>
        <w:left w:val="none" w:sz="0" w:space="0" w:color="auto"/>
        <w:bottom w:val="none" w:sz="0" w:space="0" w:color="auto"/>
        <w:right w:val="none" w:sz="0" w:space="0" w:color="auto"/>
      </w:divBdr>
    </w:div>
    <w:div w:id="1249387882">
      <w:bodyDiv w:val="1"/>
      <w:marLeft w:val="0"/>
      <w:marRight w:val="0"/>
      <w:marTop w:val="0"/>
      <w:marBottom w:val="0"/>
      <w:divBdr>
        <w:top w:val="none" w:sz="0" w:space="0" w:color="auto"/>
        <w:left w:val="none" w:sz="0" w:space="0" w:color="auto"/>
        <w:bottom w:val="none" w:sz="0" w:space="0" w:color="auto"/>
        <w:right w:val="none" w:sz="0" w:space="0" w:color="auto"/>
      </w:divBdr>
      <w:divsChild>
        <w:div w:id="950014383">
          <w:marLeft w:val="0"/>
          <w:marRight w:val="0"/>
          <w:marTop w:val="0"/>
          <w:marBottom w:val="0"/>
          <w:divBdr>
            <w:top w:val="none" w:sz="0" w:space="0" w:color="auto"/>
            <w:left w:val="none" w:sz="0" w:space="0" w:color="auto"/>
            <w:bottom w:val="none" w:sz="0" w:space="0" w:color="auto"/>
            <w:right w:val="none" w:sz="0" w:space="0" w:color="auto"/>
          </w:divBdr>
          <w:divsChild>
            <w:div w:id="560562136">
              <w:marLeft w:val="0"/>
              <w:marRight w:val="0"/>
              <w:marTop w:val="0"/>
              <w:marBottom w:val="0"/>
              <w:divBdr>
                <w:top w:val="none" w:sz="0" w:space="0" w:color="auto"/>
                <w:left w:val="none" w:sz="0" w:space="0" w:color="auto"/>
                <w:bottom w:val="none" w:sz="0" w:space="0" w:color="auto"/>
                <w:right w:val="none" w:sz="0" w:space="0" w:color="auto"/>
              </w:divBdr>
              <w:divsChild>
                <w:div w:id="1349867016">
                  <w:marLeft w:val="0"/>
                  <w:marRight w:val="0"/>
                  <w:marTop w:val="0"/>
                  <w:marBottom w:val="0"/>
                  <w:divBdr>
                    <w:top w:val="none" w:sz="0" w:space="0" w:color="auto"/>
                    <w:left w:val="none" w:sz="0" w:space="0" w:color="auto"/>
                    <w:bottom w:val="none" w:sz="0" w:space="0" w:color="auto"/>
                    <w:right w:val="none" w:sz="0" w:space="0" w:color="auto"/>
                  </w:divBdr>
                  <w:divsChild>
                    <w:div w:id="1027095494">
                      <w:marLeft w:val="0"/>
                      <w:marRight w:val="0"/>
                      <w:marTop w:val="0"/>
                      <w:marBottom w:val="0"/>
                      <w:divBdr>
                        <w:top w:val="none" w:sz="0" w:space="0" w:color="auto"/>
                        <w:left w:val="none" w:sz="0" w:space="0" w:color="auto"/>
                        <w:bottom w:val="none" w:sz="0" w:space="0" w:color="auto"/>
                        <w:right w:val="none" w:sz="0" w:space="0" w:color="auto"/>
                      </w:divBdr>
                      <w:divsChild>
                        <w:div w:id="266235996">
                          <w:marLeft w:val="0"/>
                          <w:marRight w:val="0"/>
                          <w:marTop w:val="0"/>
                          <w:marBottom w:val="0"/>
                          <w:divBdr>
                            <w:top w:val="none" w:sz="0" w:space="0" w:color="auto"/>
                            <w:left w:val="none" w:sz="0" w:space="0" w:color="auto"/>
                            <w:bottom w:val="none" w:sz="0" w:space="0" w:color="auto"/>
                            <w:right w:val="none" w:sz="0" w:space="0" w:color="auto"/>
                          </w:divBdr>
                        </w:div>
                        <w:div w:id="742070068">
                          <w:marLeft w:val="0"/>
                          <w:marRight w:val="0"/>
                          <w:marTop w:val="0"/>
                          <w:marBottom w:val="0"/>
                          <w:divBdr>
                            <w:top w:val="none" w:sz="0" w:space="0" w:color="auto"/>
                            <w:left w:val="none" w:sz="0" w:space="0" w:color="auto"/>
                            <w:bottom w:val="none" w:sz="0" w:space="0" w:color="auto"/>
                            <w:right w:val="none" w:sz="0" w:space="0" w:color="auto"/>
                          </w:divBdr>
                        </w:div>
                      </w:divsChild>
                    </w:div>
                    <w:div w:id="1813596984">
                      <w:marLeft w:val="0"/>
                      <w:marRight w:val="0"/>
                      <w:marTop w:val="0"/>
                      <w:marBottom w:val="0"/>
                      <w:divBdr>
                        <w:top w:val="none" w:sz="0" w:space="0" w:color="auto"/>
                        <w:left w:val="none" w:sz="0" w:space="0" w:color="auto"/>
                        <w:bottom w:val="none" w:sz="0" w:space="0" w:color="auto"/>
                        <w:right w:val="none" w:sz="0" w:space="0" w:color="auto"/>
                      </w:divBdr>
                      <w:divsChild>
                        <w:div w:id="669210423">
                          <w:marLeft w:val="0"/>
                          <w:marRight w:val="0"/>
                          <w:marTop w:val="0"/>
                          <w:marBottom w:val="0"/>
                          <w:divBdr>
                            <w:top w:val="none" w:sz="0" w:space="0" w:color="auto"/>
                            <w:left w:val="none" w:sz="0" w:space="0" w:color="auto"/>
                            <w:bottom w:val="none" w:sz="0" w:space="0" w:color="auto"/>
                            <w:right w:val="none" w:sz="0" w:space="0" w:color="auto"/>
                          </w:divBdr>
                          <w:divsChild>
                            <w:div w:id="194348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4876652">
          <w:marLeft w:val="0"/>
          <w:marRight w:val="0"/>
          <w:marTop w:val="0"/>
          <w:marBottom w:val="0"/>
          <w:divBdr>
            <w:top w:val="none" w:sz="0" w:space="0" w:color="auto"/>
            <w:left w:val="none" w:sz="0" w:space="0" w:color="auto"/>
            <w:bottom w:val="none" w:sz="0" w:space="0" w:color="auto"/>
            <w:right w:val="none" w:sz="0" w:space="0" w:color="auto"/>
          </w:divBdr>
          <w:divsChild>
            <w:div w:id="1870947880">
              <w:marLeft w:val="0"/>
              <w:marRight w:val="0"/>
              <w:marTop w:val="0"/>
              <w:marBottom w:val="0"/>
              <w:divBdr>
                <w:top w:val="none" w:sz="0" w:space="0" w:color="auto"/>
                <w:left w:val="none" w:sz="0" w:space="0" w:color="auto"/>
                <w:bottom w:val="none" w:sz="0" w:space="0" w:color="auto"/>
                <w:right w:val="none" w:sz="0" w:space="0" w:color="auto"/>
              </w:divBdr>
              <w:divsChild>
                <w:div w:id="1810702870">
                  <w:marLeft w:val="0"/>
                  <w:marRight w:val="0"/>
                  <w:marTop w:val="0"/>
                  <w:marBottom w:val="0"/>
                  <w:divBdr>
                    <w:top w:val="none" w:sz="0" w:space="0" w:color="auto"/>
                    <w:left w:val="none" w:sz="0" w:space="0" w:color="auto"/>
                    <w:bottom w:val="none" w:sz="0" w:space="0" w:color="auto"/>
                    <w:right w:val="none" w:sz="0" w:space="0" w:color="auto"/>
                  </w:divBdr>
                </w:div>
                <w:div w:id="190606964">
                  <w:marLeft w:val="0"/>
                  <w:marRight w:val="0"/>
                  <w:marTop w:val="0"/>
                  <w:marBottom w:val="0"/>
                  <w:divBdr>
                    <w:top w:val="none" w:sz="0" w:space="0" w:color="auto"/>
                    <w:left w:val="none" w:sz="0" w:space="0" w:color="auto"/>
                    <w:bottom w:val="none" w:sz="0" w:space="0" w:color="auto"/>
                    <w:right w:val="none" w:sz="0" w:space="0" w:color="auto"/>
                  </w:divBdr>
                  <w:divsChild>
                    <w:div w:id="1131556074">
                      <w:marLeft w:val="0"/>
                      <w:marRight w:val="0"/>
                      <w:marTop w:val="0"/>
                      <w:marBottom w:val="0"/>
                      <w:divBdr>
                        <w:top w:val="none" w:sz="0" w:space="0" w:color="auto"/>
                        <w:left w:val="none" w:sz="0" w:space="0" w:color="auto"/>
                        <w:bottom w:val="none" w:sz="0" w:space="0" w:color="auto"/>
                        <w:right w:val="none" w:sz="0" w:space="0" w:color="auto"/>
                      </w:divBdr>
                      <w:divsChild>
                        <w:div w:id="1137146503">
                          <w:marLeft w:val="0"/>
                          <w:marRight w:val="0"/>
                          <w:marTop w:val="0"/>
                          <w:marBottom w:val="0"/>
                          <w:divBdr>
                            <w:top w:val="none" w:sz="0" w:space="0" w:color="auto"/>
                            <w:left w:val="none" w:sz="0" w:space="0" w:color="auto"/>
                            <w:bottom w:val="none" w:sz="0" w:space="0" w:color="auto"/>
                            <w:right w:val="none" w:sz="0" w:space="0" w:color="auto"/>
                          </w:divBdr>
                          <w:divsChild>
                            <w:div w:id="433983405">
                              <w:marLeft w:val="0"/>
                              <w:marRight w:val="0"/>
                              <w:marTop w:val="0"/>
                              <w:marBottom w:val="0"/>
                              <w:divBdr>
                                <w:top w:val="none" w:sz="0" w:space="0" w:color="auto"/>
                                <w:left w:val="none" w:sz="0" w:space="0" w:color="auto"/>
                                <w:bottom w:val="none" w:sz="0" w:space="0" w:color="auto"/>
                                <w:right w:val="none" w:sz="0" w:space="0" w:color="auto"/>
                              </w:divBdr>
                              <w:divsChild>
                                <w:div w:id="1107308157">
                                  <w:marLeft w:val="0"/>
                                  <w:marRight w:val="0"/>
                                  <w:marTop w:val="0"/>
                                  <w:marBottom w:val="0"/>
                                  <w:divBdr>
                                    <w:top w:val="none" w:sz="0" w:space="0" w:color="auto"/>
                                    <w:left w:val="none" w:sz="0" w:space="0" w:color="auto"/>
                                    <w:bottom w:val="none" w:sz="0" w:space="0" w:color="auto"/>
                                    <w:right w:val="none" w:sz="0" w:space="0" w:color="auto"/>
                                  </w:divBdr>
                                </w:div>
                              </w:divsChild>
                            </w:div>
                            <w:div w:id="1177771053">
                              <w:marLeft w:val="0"/>
                              <w:marRight w:val="0"/>
                              <w:marTop w:val="0"/>
                              <w:marBottom w:val="0"/>
                              <w:divBdr>
                                <w:top w:val="none" w:sz="0" w:space="0" w:color="auto"/>
                                <w:left w:val="none" w:sz="0" w:space="0" w:color="auto"/>
                                <w:bottom w:val="none" w:sz="0" w:space="0" w:color="auto"/>
                                <w:right w:val="none" w:sz="0" w:space="0" w:color="auto"/>
                              </w:divBdr>
                              <w:divsChild>
                                <w:div w:id="1751003468">
                                  <w:marLeft w:val="0"/>
                                  <w:marRight w:val="0"/>
                                  <w:marTop w:val="0"/>
                                  <w:marBottom w:val="0"/>
                                  <w:divBdr>
                                    <w:top w:val="none" w:sz="0" w:space="0" w:color="auto"/>
                                    <w:left w:val="none" w:sz="0" w:space="0" w:color="auto"/>
                                    <w:bottom w:val="none" w:sz="0" w:space="0" w:color="auto"/>
                                    <w:right w:val="none" w:sz="0" w:space="0" w:color="auto"/>
                                  </w:divBdr>
                                  <w:divsChild>
                                    <w:div w:id="234243763">
                                      <w:marLeft w:val="0"/>
                                      <w:marRight w:val="0"/>
                                      <w:marTop w:val="0"/>
                                      <w:marBottom w:val="0"/>
                                      <w:divBdr>
                                        <w:top w:val="none" w:sz="0" w:space="0" w:color="auto"/>
                                        <w:left w:val="none" w:sz="0" w:space="0" w:color="auto"/>
                                        <w:bottom w:val="none" w:sz="0" w:space="0" w:color="auto"/>
                                        <w:right w:val="none" w:sz="0" w:space="0" w:color="auto"/>
                                      </w:divBdr>
                                      <w:divsChild>
                                        <w:div w:id="2052261298">
                                          <w:marLeft w:val="0"/>
                                          <w:marRight w:val="0"/>
                                          <w:marTop w:val="0"/>
                                          <w:marBottom w:val="0"/>
                                          <w:divBdr>
                                            <w:top w:val="none" w:sz="0" w:space="0" w:color="auto"/>
                                            <w:left w:val="none" w:sz="0" w:space="0" w:color="auto"/>
                                            <w:bottom w:val="none" w:sz="0" w:space="0" w:color="auto"/>
                                            <w:right w:val="none" w:sz="0" w:space="0" w:color="auto"/>
                                          </w:divBdr>
                                          <w:divsChild>
                                            <w:div w:id="1500923018">
                                              <w:marLeft w:val="0"/>
                                              <w:marRight w:val="0"/>
                                              <w:marTop w:val="0"/>
                                              <w:marBottom w:val="0"/>
                                              <w:divBdr>
                                                <w:top w:val="none" w:sz="0" w:space="0" w:color="auto"/>
                                                <w:left w:val="none" w:sz="0" w:space="0" w:color="auto"/>
                                                <w:bottom w:val="none" w:sz="0" w:space="0" w:color="auto"/>
                                                <w:right w:val="none" w:sz="0" w:space="0" w:color="auto"/>
                                              </w:divBdr>
                                              <w:divsChild>
                                                <w:div w:id="1836800814">
                                                  <w:marLeft w:val="0"/>
                                                  <w:marRight w:val="0"/>
                                                  <w:marTop w:val="0"/>
                                                  <w:marBottom w:val="0"/>
                                                  <w:divBdr>
                                                    <w:top w:val="none" w:sz="0" w:space="0" w:color="auto"/>
                                                    <w:left w:val="none" w:sz="0" w:space="0" w:color="auto"/>
                                                    <w:bottom w:val="none" w:sz="0" w:space="0" w:color="auto"/>
                                                    <w:right w:val="none" w:sz="0" w:space="0" w:color="auto"/>
                                                  </w:divBdr>
                                                </w:div>
                                                <w:div w:id="308822574">
                                                  <w:marLeft w:val="0"/>
                                                  <w:marRight w:val="0"/>
                                                  <w:marTop w:val="0"/>
                                                  <w:marBottom w:val="0"/>
                                                  <w:divBdr>
                                                    <w:top w:val="none" w:sz="0" w:space="0" w:color="auto"/>
                                                    <w:left w:val="none" w:sz="0" w:space="0" w:color="auto"/>
                                                    <w:bottom w:val="none" w:sz="0" w:space="0" w:color="auto"/>
                                                    <w:right w:val="none" w:sz="0" w:space="0" w:color="auto"/>
                                                  </w:divBdr>
                                                </w:div>
                                                <w:div w:id="1364868252">
                                                  <w:marLeft w:val="0"/>
                                                  <w:marRight w:val="0"/>
                                                  <w:marTop w:val="0"/>
                                                  <w:marBottom w:val="0"/>
                                                  <w:divBdr>
                                                    <w:top w:val="none" w:sz="0" w:space="0" w:color="auto"/>
                                                    <w:left w:val="none" w:sz="0" w:space="0" w:color="auto"/>
                                                    <w:bottom w:val="none" w:sz="0" w:space="0" w:color="auto"/>
                                                    <w:right w:val="none" w:sz="0" w:space="0" w:color="auto"/>
                                                  </w:divBdr>
                                                  <w:divsChild>
                                                    <w:div w:id="171186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5863692">
                      <w:marLeft w:val="0"/>
                      <w:marRight w:val="0"/>
                      <w:marTop w:val="0"/>
                      <w:marBottom w:val="0"/>
                      <w:divBdr>
                        <w:top w:val="none" w:sz="0" w:space="0" w:color="auto"/>
                        <w:left w:val="none" w:sz="0" w:space="0" w:color="auto"/>
                        <w:bottom w:val="none" w:sz="0" w:space="0" w:color="auto"/>
                        <w:right w:val="none" w:sz="0" w:space="0" w:color="auto"/>
                      </w:divBdr>
                      <w:divsChild>
                        <w:div w:id="1382678713">
                          <w:marLeft w:val="0"/>
                          <w:marRight w:val="0"/>
                          <w:marTop w:val="0"/>
                          <w:marBottom w:val="0"/>
                          <w:divBdr>
                            <w:top w:val="none" w:sz="0" w:space="0" w:color="auto"/>
                            <w:left w:val="none" w:sz="0" w:space="0" w:color="auto"/>
                            <w:bottom w:val="none" w:sz="0" w:space="0" w:color="auto"/>
                            <w:right w:val="none" w:sz="0" w:space="0" w:color="auto"/>
                          </w:divBdr>
                        </w:div>
                        <w:div w:id="1362900756">
                          <w:marLeft w:val="0"/>
                          <w:marRight w:val="0"/>
                          <w:marTop w:val="0"/>
                          <w:marBottom w:val="0"/>
                          <w:divBdr>
                            <w:top w:val="none" w:sz="0" w:space="0" w:color="auto"/>
                            <w:left w:val="none" w:sz="0" w:space="0" w:color="auto"/>
                            <w:bottom w:val="none" w:sz="0" w:space="0" w:color="auto"/>
                            <w:right w:val="none" w:sz="0" w:space="0" w:color="auto"/>
                          </w:divBdr>
                        </w:div>
                        <w:div w:id="160245352">
                          <w:marLeft w:val="0"/>
                          <w:marRight w:val="0"/>
                          <w:marTop w:val="0"/>
                          <w:marBottom w:val="0"/>
                          <w:divBdr>
                            <w:top w:val="none" w:sz="0" w:space="0" w:color="auto"/>
                            <w:left w:val="none" w:sz="0" w:space="0" w:color="auto"/>
                            <w:bottom w:val="none" w:sz="0" w:space="0" w:color="auto"/>
                            <w:right w:val="none" w:sz="0" w:space="0" w:color="auto"/>
                          </w:divBdr>
                        </w:div>
                        <w:div w:id="1896237464">
                          <w:marLeft w:val="0"/>
                          <w:marRight w:val="0"/>
                          <w:marTop w:val="0"/>
                          <w:marBottom w:val="0"/>
                          <w:divBdr>
                            <w:top w:val="none" w:sz="0" w:space="0" w:color="auto"/>
                            <w:left w:val="none" w:sz="0" w:space="0" w:color="auto"/>
                            <w:bottom w:val="none" w:sz="0" w:space="0" w:color="auto"/>
                            <w:right w:val="none" w:sz="0" w:space="0" w:color="auto"/>
                          </w:divBdr>
                        </w:div>
                        <w:div w:id="1787574793">
                          <w:marLeft w:val="0"/>
                          <w:marRight w:val="0"/>
                          <w:marTop w:val="0"/>
                          <w:marBottom w:val="0"/>
                          <w:divBdr>
                            <w:top w:val="none" w:sz="0" w:space="0" w:color="auto"/>
                            <w:left w:val="none" w:sz="0" w:space="0" w:color="auto"/>
                            <w:bottom w:val="none" w:sz="0" w:space="0" w:color="auto"/>
                            <w:right w:val="none" w:sz="0" w:space="0" w:color="auto"/>
                          </w:divBdr>
                        </w:div>
                        <w:div w:id="1910769439">
                          <w:marLeft w:val="0"/>
                          <w:marRight w:val="0"/>
                          <w:marTop w:val="0"/>
                          <w:marBottom w:val="0"/>
                          <w:divBdr>
                            <w:top w:val="none" w:sz="0" w:space="0" w:color="auto"/>
                            <w:left w:val="none" w:sz="0" w:space="0" w:color="auto"/>
                            <w:bottom w:val="none" w:sz="0" w:space="0" w:color="auto"/>
                            <w:right w:val="none" w:sz="0" w:space="0" w:color="auto"/>
                          </w:divBdr>
                        </w:div>
                        <w:div w:id="921140021">
                          <w:marLeft w:val="0"/>
                          <w:marRight w:val="0"/>
                          <w:marTop w:val="0"/>
                          <w:marBottom w:val="0"/>
                          <w:divBdr>
                            <w:top w:val="none" w:sz="0" w:space="0" w:color="auto"/>
                            <w:left w:val="none" w:sz="0" w:space="0" w:color="auto"/>
                            <w:bottom w:val="none" w:sz="0" w:space="0" w:color="auto"/>
                            <w:right w:val="none" w:sz="0" w:space="0" w:color="auto"/>
                          </w:divBdr>
                        </w:div>
                        <w:div w:id="1193180620">
                          <w:marLeft w:val="0"/>
                          <w:marRight w:val="0"/>
                          <w:marTop w:val="0"/>
                          <w:marBottom w:val="0"/>
                          <w:divBdr>
                            <w:top w:val="none" w:sz="0" w:space="0" w:color="auto"/>
                            <w:left w:val="none" w:sz="0" w:space="0" w:color="auto"/>
                            <w:bottom w:val="none" w:sz="0" w:space="0" w:color="auto"/>
                            <w:right w:val="none" w:sz="0" w:space="0" w:color="auto"/>
                          </w:divBdr>
                        </w:div>
                        <w:div w:id="909316594">
                          <w:marLeft w:val="0"/>
                          <w:marRight w:val="0"/>
                          <w:marTop w:val="0"/>
                          <w:marBottom w:val="0"/>
                          <w:divBdr>
                            <w:top w:val="none" w:sz="0" w:space="0" w:color="auto"/>
                            <w:left w:val="none" w:sz="0" w:space="0" w:color="auto"/>
                            <w:bottom w:val="none" w:sz="0" w:space="0" w:color="auto"/>
                            <w:right w:val="none" w:sz="0" w:space="0" w:color="auto"/>
                          </w:divBdr>
                        </w:div>
                        <w:div w:id="2038120937">
                          <w:marLeft w:val="0"/>
                          <w:marRight w:val="0"/>
                          <w:marTop w:val="0"/>
                          <w:marBottom w:val="0"/>
                          <w:divBdr>
                            <w:top w:val="none" w:sz="0" w:space="0" w:color="auto"/>
                            <w:left w:val="none" w:sz="0" w:space="0" w:color="auto"/>
                            <w:bottom w:val="none" w:sz="0" w:space="0" w:color="auto"/>
                            <w:right w:val="none" w:sz="0" w:space="0" w:color="auto"/>
                          </w:divBdr>
                        </w:div>
                        <w:div w:id="341014574">
                          <w:marLeft w:val="0"/>
                          <w:marRight w:val="0"/>
                          <w:marTop w:val="0"/>
                          <w:marBottom w:val="0"/>
                          <w:divBdr>
                            <w:top w:val="none" w:sz="0" w:space="0" w:color="auto"/>
                            <w:left w:val="none" w:sz="0" w:space="0" w:color="auto"/>
                            <w:bottom w:val="none" w:sz="0" w:space="0" w:color="auto"/>
                            <w:right w:val="none" w:sz="0" w:space="0" w:color="auto"/>
                          </w:divBdr>
                        </w:div>
                        <w:div w:id="370348912">
                          <w:marLeft w:val="0"/>
                          <w:marRight w:val="0"/>
                          <w:marTop w:val="0"/>
                          <w:marBottom w:val="0"/>
                          <w:divBdr>
                            <w:top w:val="none" w:sz="0" w:space="0" w:color="auto"/>
                            <w:left w:val="none" w:sz="0" w:space="0" w:color="auto"/>
                            <w:bottom w:val="none" w:sz="0" w:space="0" w:color="auto"/>
                            <w:right w:val="none" w:sz="0" w:space="0" w:color="auto"/>
                          </w:divBdr>
                        </w:div>
                        <w:div w:id="1084380450">
                          <w:marLeft w:val="0"/>
                          <w:marRight w:val="0"/>
                          <w:marTop w:val="0"/>
                          <w:marBottom w:val="0"/>
                          <w:divBdr>
                            <w:top w:val="none" w:sz="0" w:space="0" w:color="auto"/>
                            <w:left w:val="none" w:sz="0" w:space="0" w:color="auto"/>
                            <w:bottom w:val="none" w:sz="0" w:space="0" w:color="auto"/>
                            <w:right w:val="none" w:sz="0" w:space="0" w:color="auto"/>
                          </w:divBdr>
                        </w:div>
                        <w:div w:id="717389814">
                          <w:marLeft w:val="0"/>
                          <w:marRight w:val="0"/>
                          <w:marTop w:val="0"/>
                          <w:marBottom w:val="0"/>
                          <w:divBdr>
                            <w:top w:val="none" w:sz="0" w:space="0" w:color="auto"/>
                            <w:left w:val="none" w:sz="0" w:space="0" w:color="auto"/>
                            <w:bottom w:val="none" w:sz="0" w:space="0" w:color="auto"/>
                            <w:right w:val="none" w:sz="0" w:space="0" w:color="auto"/>
                          </w:divBdr>
                        </w:div>
                        <w:div w:id="1024553042">
                          <w:marLeft w:val="0"/>
                          <w:marRight w:val="0"/>
                          <w:marTop w:val="0"/>
                          <w:marBottom w:val="0"/>
                          <w:divBdr>
                            <w:top w:val="none" w:sz="0" w:space="0" w:color="auto"/>
                            <w:left w:val="none" w:sz="0" w:space="0" w:color="auto"/>
                            <w:bottom w:val="none" w:sz="0" w:space="0" w:color="auto"/>
                            <w:right w:val="none" w:sz="0" w:space="0" w:color="auto"/>
                          </w:divBdr>
                        </w:div>
                        <w:div w:id="395275308">
                          <w:marLeft w:val="0"/>
                          <w:marRight w:val="0"/>
                          <w:marTop w:val="0"/>
                          <w:marBottom w:val="0"/>
                          <w:divBdr>
                            <w:top w:val="none" w:sz="0" w:space="0" w:color="auto"/>
                            <w:left w:val="none" w:sz="0" w:space="0" w:color="auto"/>
                            <w:bottom w:val="none" w:sz="0" w:space="0" w:color="auto"/>
                            <w:right w:val="none" w:sz="0" w:space="0" w:color="auto"/>
                          </w:divBdr>
                        </w:div>
                        <w:div w:id="191300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217220">
      <w:bodyDiv w:val="1"/>
      <w:marLeft w:val="0"/>
      <w:marRight w:val="0"/>
      <w:marTop w:val="0"/>
      <w:marBottom w:val="0"/>
      <w:divBdr>
        <w:top w:val="none" w:sz="0" w:space="0" w:color="auto"/>
        <w:left w:val="none" w:sz="0" w:space="0" w:color="auto"/>
        <w:bottom w:val="none" w:sz="0" w:space="0" w:color="auto"/>
        <w:right w:val="none" w:sz="0" w:space="0" w:color="auto"/>
      </w:divBdr>
    </w:div>
    <w:div w:id="1761170432">
      <w:bodyDiv w:val="1"/>
      <w:marLeft w:val="0"/>
      <w:marRight w:val="0"/>
      <w:marTop w:val="0"/>
      <w:marBottom w:val="0"/>
      <w:divBdr>
        <w:top w:val="none" w:sz="0" w:space="0" w:color="auto"/>
        <w:left w:val="none" w:sz="0" w:space="0" w:color="auto"/>
        <w:bottom w:val="none" w:sz="0" w:space="0" w:color="auto"/>
        <w:right w:val="none" w:sz="0" w:space="0" w:color="auto"/>
      </w:divBdr>
      <w:divsChild>
        <w:div w:id="1388333882">
          <w:marLeft w:val="0"/>
          <w:marRight w:val="0"/>
          <w:marTop w:val="0"/>
          <w:marBottom w:val="0"/>
          <w:divBdr>
            <w:top w:val="none" w:sz="0" w:space="0" w:color="auto"/>
            <w:left w:val="none" w:sz="0" w:space="0" w:color="auto"/>
            <w:bottom w:val="none" w:sz="0" w:space="0" w:color="auto"/>
            <w:right w:val="none" w:sz="0" w:space="0" w:color="auto"/>
          </w:divBdr>
          <w:divsChild>
            <w:div w:id="163601">
              <w:marLeft w:val="0"/>
              <w:marRight w:val="0"/>
              <w:marTop w:val="0"/>
              <w:marBottom w:val="0"/>
              <w:divBdr>
                <w:top w:val="none" w:sz="0" w:space="0" w:color="auto"/>
                <w:left w:val="none" w:sz="0" w:space="0" w:color="auto"/>
                <w:bottom w:val="none" w:sz="0" w:space="0" w:color="auto"/>
                <w:right w:val="none" w:sz="0" w:space="0" w:color="auto"/>
              </w:divBdr>
            </w:div>
          </w:divsChild>
        </w:div>
        <w:div w:id="2028867489">
          <w:marLeft w:val="0"/>
          <w:marRight w:val="0"/>
          <w:marTop w:val="0"/>
          <w:marBottom w:val="0"/>
          <w:divBdr>
            <w:top w:val="none" w:sz="0" w:space="0" w:color="auto"/>
            <w:left w:val="none" w:sz="0" w:space="0" w:color="auto"/>
            <w:bottom w:val="none" w:sz="0" w:space="0" w:color="auto"/>
            <w:right w:val="none" w:sz="0" w:space="0" w:color="auto"/>
          </w:divBdr>
          <w:divsChild>
            <w:div w:id="685641479">
              <w:marLeft w:val="0"/>
              <w:marRight w:val="0"/>
              <w:marTop w:val="0"/>
              <w:marBottom w:val="0"/>
              <w:divBdr>
                <w:top w:val="none" w:sz="0" w:space="0" w:color="auto"/>
                <w:left w:val="none" w:sz="0" w:space="0" w:color="auto"/>
                <w:bottom w:val="none" w:sz="0" w:space="0" w:color="auto"/>
                <w:right w:val="none" w:sz="0" w:space="0" w:color="auto"/>
              </w:divBdr>
              <w:divsChild>
                <w:div w:id="1033648557">
                  <w:marLeft w:val="0"/>
                  <w:marRight w:val="0"/>
                  <w:marTop w:val="0"/>
                  <w:marBottom w:val="0"/>
                  <w:divBdr>
                    <w:top w:val="none" w:sz="0" w:space="0" w:color="auto"/>
                    <w:left w:val="none" w:sz="0" w:space="0" w:color="auto"/>
                    <w:bottom w:val="none" w:sz="0" w:space="0" w:color="auto"/>
                    <w:right w:val="none" w:sz="0" w:space="0" w:color="auto"/>
                  </w:divBdr>
                  <w:divsChild>
                    <w:div w:id="1628854250">
                      <w:marLeft w:val="0"/>
                      <w:marRight w:val="0"/>
                      <w:marTop w:val="0"/>
                      <w:marBottom w:val="0"/>
                      <w:divBdr>
                        <w:top w:val="none" w:sz="0" w:space="0" w:color="auto"/>
                        <w:left w:val="none" w:sz="0" w:space="0" w:color="auto"/>
                        <w:bottom w:val="none" w:sz="0" w:space="0" w:color="auto"/>
                        <w:right w:val="none" w:sz="0" w:space="0" w:color="auto"/>
                      </w:divBdr>
                      <w:divsChild>
                        <w:div w:id="9379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962817">
          <w:marLeft w:val="0"/>
          <w:marRight w:val="0"/>
          <w:marTop w:val="0"/>
          <w:marBottom w:val="0"/>
          <w:divBdr>
            <w:top w:val="none" w:sz="0" w:space="0" w:color="auto"/>
            <w:left w:val="none" w:sz="0" w:space="0" w:color="auto"/>
            <w:bottom w:val="none" w:sz="0" w:space="0" w:color="auto"/>
            <w:right w:val="none" w:sz="0" w:space="0" w:color="auto"/>
          </w:divBdr>
          <w:divsChild>
            <w:div w:id="303659125">
              <w:marLeft w:val="0"/>
              <w:marRight w:val="0"/>
              <w:marTop w:val="0"/>
              <w:marBottom w:val="0"/>
              <w:divBdr>
                <w:top w:val="none" w:sz="0" w:space="0" w:color="auto"/>
                <w:left w:val="none" w:sz="0" w:space="0" w:color="auto"/>
                <w:bottom w:val="none" w:sz="0" w:space="0" w:color="auto"/>
                <w:right w:val="none" w:sz="0" w:space="0" w:color="auto"/>
              </w:divBdr>
              <w:divsChild>
                <w:div w:id="1403985005">
                  <w:marLeft w:val="0"/>
                  <w:marRight w:val="0"/>
                  <w:marTop w:val="0"/>
                  <w:marBottom w:val="0"/>
                  <w:divBdr>
                    <w:top w:val="none" w:sz="0" w:space="0" w:color="auto"/>
                    <w:left w:val="none" w:sz="0" w:space="0" w:color="auto"/>
                    <w:bottom w:val="none" w:sz="0" w:space="0" w:color="auto"/>
                    <w:right w:val="none" w:sz="0" w:space="0" w:color="auto"/>
                  </w:divBdr>
                  <w:divsChild>
                    <w:div w:id="1949845441">
                      <w:marLeft w:val="0"/>
                      <w:marRight w:val="0"/>
                      <w:marTop w:val="0"/>
                      <w:marBottom w:val="0"/>
                      <w:divBdr>
                        <w:top w:val="none" w:sz="0" w:space="0" w:color="auto"/>
                        <w:left w:val="none" w:sz="0" w:space="0" w:color="auto"/>
                        <w:bottom w:val="none" w:sz="0" w:space="0" w:color="auto"/>
                        <w:right w:val="none" w:sz="0" w:space="0" w:color="auto"/>
                      </w:divBdr>
                      <w:divsChild>
                        <w:div w:id="679741116">
                          <w:marLeft w:val="0"/>
                          <w:marRight w:val="0"/>
                          <w:marTop w:val="0"/>
                          <w:marBottom w:val="0"/>
                          <w:divBdr>
                            <w:top w:val="none" w:sz="0" w:space="0" w:color="auto"/>
                            <w:left w:val="none" w:sz="0" w:space="0" w:color="auto"/>
                            <w:bottom w:val="none" w:sz="0" w:space="0" w:color="auto"/>
                            <w:right w:val="none" w:sz="0" w:space="0" w:color="auto"/>
                          </w:divBdr>
                          <w:divsChild>
                            <w:div w:id="85199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239545">
          <w:marLeft w:val="0"/>
          <w:marRight w:val="0"/>
          <w:marTop w:val="0"/>
          <w:marBottom w:val="0"/>
          <w:divBdr>
            <w:top w:val="none" w:sz="0" w:space="0" w:color="auto"/>
            <w:left w:val="none" w:sz="0" w:space="0" w:color="auto"/>
            <w:bottom w:val="none" w:sz="0" w:space="0" w:color="auto"/>
            <w:right w:val="none" w:sz="0" w:space="0" w:color="auto"/>
          </w:divBdr>
          <w:divsChild>
            <w:div w:id="1096637515">
              <w:marLeft w:val="0"/>
              <w:marRight w:val="0"/>
              <w:marTop w:val="0"/>
              <w:marBottom w:val="0"/>
              <w:divBdr>
                <w:top w:val="none" w:sz="0" w:space="0" w:color="auto"/>
                <w:left w:val="none" w:sz="0" w:space="0" w:color="auto"/>
                <w:bottom w:val="none" w:sz="0" w:space="0" w:color="auto"/>
                <w:right w:val="none" w:sz="0" w:space="0" w:color="auto"/>
              </w:divBdr>
              <w:divsChild>
                <w:div w:id="193189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alueinhealthjournal.com/home" TargetMode="External"/><Relationship Id="rId13" Type="http://schemas.openxmlformats.org/officeDocument/2006/relationships/hyperlink" Target="https://www.valueinhealthjournal.com/article/S1098-3015(20)32061-1/fulltext?_returnURL=https%3A%2F%2Flinkinghub.elsevier.com%2Fretrieve%2Fpii%2FS1098301520320611%3Fshowall%3Dtrue" TargetMode="External"/><Relationship Id="rId18" Type="http://schemas.openxmlformats.org/officeDocument/2006/relationships/hyperlink" Target="https://www.valueinhealthjournal.com/article/S1098-3015(20)32061-1/fulltext?_returnURL=https%3A%2F%2Flinkinghub.elsevier.com%2Fretrieve%2Fpii%2FS1098301520320611%3Fshowall%3Dtrue"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valueinhealthjournal.com/article/S1098-3015(20)32061-1/fulltext?_returnURL=https%3A%2F%2Flinkinghub.elsevier.com%2Fretrieve%2Fpii%2FS1098301520320611%3Fshowall%3Dtrue" TargetMode="External"/><Relationship Id="rId7" Type="http://schemas.openxmlformats.org/officeDocument/2006/relationships/endnotes" Target="endnotes.xml"/><Relationship Id="rId12" Type="http://schemas.openxmlformats.org/officeDocument/2006/relationships/hyperlink" Target="https://www.valueinhealthjournal.com/article/S1098-3015(20)32061-1/fulltext?_returnURL=https%3A%2F%2Flinkinghub.elsevier.com%2Fretrieve%2Fpii%2FS1098301520320611%3Fshowall%3Dtrue" TargetMode="External"/><Relationship Id="rId17" Type="http://schemas.openxmlformats.org/officeDocument/2006/relationships/hyperlink" Target="https://www.valueinhealthjournal.com/article/S1098-3015(20)32061-1/fulltext?_returnURL=https%3A%2F%2Flinkinghub.elsevier.com%2Fretrieve%2Fpii%2FS1098301520320611%3Fshowall%3Dtrue" TargetMode="External"/><Relationship Id="rId25" Type="http://schemas.openxmlformats.org/officeDocument/2006/relationships/hyperlink" Target="https://www.valueinhealthjournal.com/article/S1098-3015(20)32061-1/fulltext?_returnURL=https%3A%2F%2Flinkinghub.elsevier.com%2Fretrieve%2Fpii%2FS1098301520320611%3Fshowall%3Dtrue" TargetMode="External"/><Relationship Id="rId2" Type="http://schemas.openxmlformats.org/officeDocument/2006/relationships/numbering" Target="numbering.xml"/><Relationship Id="rId16" Type="http://schemas.openxmlformats.org/officeDocument/2006/relationships/hyperlink" Target="https://www.valueinhealthjournal.com/article/S1098-3015(20)32061-1/fulltext?_returnURL=https%3A%2F%2Flinkinghub.elsevier.com%2Fretrieve%2Fpii%2FS1098301520320611%3Fshowall%3Dtrue" TargetMode="External"/><Relationship Id="rId20" Type="http://schemas.openxmlformats.org/officeDocument/2006/relationships/hyperlink" Target="https://www.valueinhealthjournal.com/article/S1098-3015(20)32061-1/fulltext?_returnURL=https%3A%2F%2Flinkinghub.elsevier.com%2Fretrieve%2Fpii%2FS1098301520320611%3Fshowall%3Dtru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alueinhealthjournal.com/article/S1098-3015(20)32061-1/fulltext?_returnURL=https%3A%2F%2Flinkinghub.elsevier.com%2Fretrieve%2Fpii%2FS1098301520320611%3Fshowall%3Dtrue" TargetMode="External"/><Relationship Id="rId24" Type="http://schemas.openxmlformats.org/officeDocument/2006/relationships/hyperlink" Target="https://www.valueinhealthjournal.com/article/S1098-3015(20)32061-1/fulltext?_returnURL=https%3A%2F%2Flinkinghub.elsevier.com%2Fretrieve%2Fpii%2FS1098301520320611%3Fshowall%3Dtrue" TargetMode="External"/><Relationship Id="rId5" Type="http://schemas.openxmlformats.org/officeDocument/2006/relationships/webSettings" Target="webSettings.xml"/><Relationship Id="rId15" Type="http://schemas.openxmlformats.org/officeDocument/2006/relationships/hyperlink" Target="https://www.valueinhealthjournal.com/article/S1098-3015(20)32061-1/fulltext?_returnURL=https%3A%2F%2Flinkinghub.elsevier.com%2Fretrieve%2Fpii%2FS1098301520320611%3Fshowall%3Dtrue" TargetMode="External"/><Relationship Id="rId23" Type="http://schemas.openxmlformats.org/officeDocument/2006/relationships/hyperlink" Target="https://www.valueinhealthjournal.com/article/S1098-3015(20)32061-1/fulltext?_returnURL=https%3A%2F%2Flinkinghub.elsevier.com%2Fretrieve%2Fpii%2FS1098301520320611%3Fshowall%3Dtrue" TargetMode="External"/><Relationship Id="rId28" Type="http://schemas.openxmlformats.org/officeDocument/2006/relationships/fontTable" Target="fontTable.xml"/><Relationship Id="rId10" Type="http://schemas.openxmlformats.org/officeDocument/2006/relationships/hyperlink" Target="https://www.valueinhealthjournal.com/article/S1098-3015(20)32061-1/fulltext?_returnURL=https%3A%2F%2Flinkinghub.elsevier.com%2Fretrieve%2Fpii%2FS1098301520320611%3Fshowall%3Dtrue" TargetMode="External"/><Relationship Id="rId19" Type="http://schemas.openxmlformats.org/officeDocument/2006/relationships/hyperlink" Target="https://www.valueinhealthjournal.com/article/S1098-3015(20)32061-1/fulltext?_returnURL=https%3A%2F%2Flinkinghub.elsevier.com%2Fretrieve%2Fpii%2FS1098301520320611%3Fshowall%3Dtrue" TargetMode="External"/><Relationship Id="rId4" Type="http://schemas.openxmlformats.org/officeDocument/2006/relationships/settings" Target="settings.xml"/><Relationship Id="rId9" Type="http://schemas.openxmlformats.org/officeDocument/2006/relationships/hyperlink" Target="https://www.valueinhealthjournal.com/article/S1098-3015(20)32061-1/fulltext?_returnURL=https%3A%2F%2Flinkinghub.elsevier.com%2Fretrieve%2Fpii%2FS1098301520320611%3Fshowall%3Dtrue" TargetMode="External"/><Relationship Id="rId14" Type="http://schemas.openxmlformats.org/officeDocument/2006/relationships/hyperlink" Target="https://www.valueinhealthjournal.com/article/S1098-3015(20)32061-1/fulltext?_returnURL=https%3A%2F%2Flinkinghub.elsevier.com%2Fretrieve%2Fpii%2FS1098301520320611%3Fshowall%3Dtrue" TargetMode="External"/><Relationship Id="rId22" Type="http://schemas.openxmlformats.org/officeDocument/2006/relationships/hyperlink" Target="https://www.valueinhealthjournal.com/article/S1098-3015(20)32061-1/fulltext?_returnURL=https%3A%2F%2Flinkinghub.elsevier.com%2Fretrieve%2Fpii%2FS1098301520320611%3Fshowall%3Dtrue"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C2A6A-E2CB-A94B-9390-91DE1C437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166</Words>
  <Characters>4655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Ong</dc:creator>
  <cp:lastModifiedBy>Fern Terris-Prestholt</cp:lastModifiedBy>
  <cp:revision>3</cp:revision>
  <dcterms:created xsi:type="dcterms:W3CDTF">2020-12-28T15:06:00Z</dcterms:created>
  <dcterms:modified xsi:type="dcterms:W3CDTF">2020-12-28T15:10:00Z</dcterms:modified>
</cp:coreProperties>
</file>